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ED348" w14:textId="0D4C31A9" w:rsidR="003A1EB5" w:rsidRPr="00A71495" w:rsidRDefault="00144176" w:rsidP="003A1EB5">
      <w:pPr>
        <w:spacing w:after="0" w:line="240" w:lineRule="auto"/>
        <w:jc w:val="center"/>
        <w:rPr>
          <w:rFonts w:ascii="Arial" w:hAnsi="Arial" w:cs="Arial"/>
          <w:b/>
        </w:rPr>
      </w:pPr>
      <w:r w:rsidRPr="00144176">
        <w:rPr>
          <w:rFonts w:ascii="Arial Bold" w:hAnsi="Arial Bold"/>
        </w:rPr>
        <w:t>Psychological distress experienced by pregnant women undergoing antiretroviral treatment: a qualitative study</w:t>
      </w:r>
    </w:p>
    <w:p w14:paraId="74EC59FA" w14:textId="77777777" w:rsidR="003A1EB5" w:rsidRDefault="003A1EB5" w:rsidP="003A1EB5">
      <w:pPr>
        <w:spacing w:after="0" w:line="240" w:lineRule="auto"/>
        <w:jc w:val="center"/>
        <w:rPr>
          <w:rFonts w:ascii="Arial" w:hAnsi="Arial" w:cs="Arial"/>
          <w:b/>
          <w:bCs/>
          <w:sz w:val="24"/>
          <w:szCs w:val="24"/>
        </w:rPr>
      </w:pPr>
    </w:p>
    <w:p w14:paraId="2A44D072" w14:textId="230DBF7B" w:rsidR="003A1EB5" w:rsidRPr="00AE5BC1" w:rsidRDefault="00FC72DA" w:rsidP="003A1EB5">
      <w:pPr>
        <w:spacing w:after="0" w:line="240" w:lineRule="auto"/>
        <w:jc w:val="center"/>
        <w:rPr>
          <w:rFonts w:ascii="Arial" w:hAnsi="Arial" w:cs="Arial"/>
          <w:sz w:val="20"/>
          <w:szCs w:val="20"/>
          <w:vertAlign w:val="superscript"/>
          <w:lang w:val="id-ID"/>
        </w:rPr>
      </w:pPr>
      <w:r>
        <w:rPr>
          <w:rFonts w:ascii="Arial" w:hAnsi="Arial" w:cs="Arial"/>
          <w:bCs/>
          <w:sz w:val="20"/>
          <w:szCs w:val="20"/>
          <w:lang w:val="id-ID"/>
        </w:rPr>
        <w:t>Harlinda Widia Putri</w:t>
      </w:r>
      <w:r w:rsidR="003A1EB5" w:rsidRPr="00AE5BC1">
        <w:rPr>
          <w:rFonts w:ascii="Arial" w:hAnsi="Arial" w:cs="Arial"/>
          <w:bCs/>
          <w:sz w:val="20"/>
          <w:szCs w:val="20"/>
          <w:vertAlign w:val="superscript"/>
        </w:rPr>
        <w:t>1</w:t>
      </w:r>
      <w:r w:rsidR="00BB70DF">
        <w:rPr>
          <w:rFonts w:ascii="Arial" w:hAnsi="Arial" w:cs="Arial"/>
          <w:bCs/>
          <w:sz w:val="20"/>
          <w:szCs w:val="20"/>
          <w:vertAlign w:val="superscript"/>
        </w:rPr>
        <w:t>*</w:t>
      </w:r>
    </w:p>
    <w:p w14:paraId="2CFD6C5F" w14:textId="77777777" w:rsidR="003A1EB5" w:rsidRPr="00AE5BC1" w:rsidRDefault="003A1EB5" w:rsidP="003A1EB5">
      <w:pPr>
        <w:tabs>
          <w:tab w:val="left" w:pos="180"/>
        </w:tabs>
        <w:spacing w:after="0" w:line="360" w:lineRule="auto"/>
        <w:rPr>
          <w:rFonts w:ascii="Arial" w:hAnsi="Arial" w:cs="Arial"/>
          <w:b/>
          <w:sz w:val="20"/>
          <w:szCs w:val="20"/>
          <w:lang w:val="id-ID"/>
        </w:rPr>
      </w:pPr>
    </w:p>
    <w:p w14:paraId="113352E1" w14:textId="0B3659DC" w:rsidR="00BB70DF" w:rsidRPr="00D21735" w:rsidRDefault="00BB70DF" w:rsidP="00BB70DF">
      <w:pPr>
        <w:spacing w:after="0" w:line="240" w:lineRule="auto"/>
        <w:jc w:val="center"/>
        <w:rPr>
          <w:rFonts w:ascii="Arial" w:hAnsi="Arial" w:cs="Arial"/>
          <w:color w:val="000000" w:themeColor="text1"/>
          <w:sz w:val="20"/>
        </w:rPr>
      </w:pPr>
      <w:r w:rsidRPr="00D21735">
        <w:rPr>
          <w:rFonts w:ascii="Arial" w:hAnsi="Arial" w:cs="Arial"/>
          <w:color w:val="000000" w:themeColor="text1"/>
          <w:sz w:val="20"/>
          <w:vertAlign w:val="superscript"/>
        </w:rPr>
        <w:t>1</w:t>
      </w:r>
      <w:r w:rsidR="00FC72DA" w:rsidRPr="00FC72DA">
        <w:rPr>
          <w:rFonts w:ascii="Arial" w:hAnsi="Arial" w:cs="Arial"/>
          <w:color w:val="000000" w:themeColor="text1"/>
          <w:sz w:val="20"/>
        </w:rPr>
        <w:t>S1 Midwifery Study Program</w:t>
      </w:r>
      <w:r w:rsidRPr="00D21735">
        <w:rPr>
          <w:rFonts w:ascii="Arial" w:hAnsi="Arial" w:cs="Arial"/>
          <w:color w:val="000000" w:themeColor="text1"/>
          <w:sz w:val="20"/>
        </w:rPr>
        <w:t xml:space="preserve">, </w:t>
      </w:r>
      <w:r w:rsidR="00FC72DA">
        <w:rPr>
          <w:rFonts w:ascii="Arial" w:hAnsi="Arial" w:cs="Arial"/>
          <w:color w:val="000000" w:themeColor="text1"/>
          <w:sz w:val="20"/>
          <w:lang w:val="id-ID"/>
        </w:rPr>
        <w:t>Sekolah Tinggi Ilmu Kesehatan Jayapura</w:t>
      </w:r>
      <w:r w:rsidRPr="00D21735">
        <w:rPr>
          <w:rFonts w:ascii="Arial" w:hAnsi="Arial" w:cs="Arial"/>
          <w:color w:val="000000" w:themeColor="text1"/>
          <w:sz w:val="20"/>
        </w:rPr>
        <w:t xml:space="preserve">, Jalan </w:t>
      </w:r>
      <w:r w:rsidR="00FC72DA">
        <w:rPr>
          <w:rFonts w:ascii="Arial" w:hAnsi="Arial" w:cs="Arial"/>
          <w:color w:val="000000" w:themeColor="text1"/>
          <w:sz w:val="20"/>
          <w:lang w:val="id-ID"/>
        </w:rPr>
        <w:t>Youmakhe Sentani</w:t>
      </w:r>
      <w:r w:rsidRPr="00D21735">
        <w:rPr>
          <w:rFonts w:ascii="Arial" w:hAnsi="Arial" w:cs="Arial"/>
          <w:color w:val="000000" w:themeColor="text1"/>
          <w:sz w:val="20"/>
        </w:rPr>
        <w:t xml:space="preserve">, </w:t>
      </w:r>
      <w:r w:rsidR="00FC72DA">
        <w:rPr>
          <w:rFonts w:ascii="Arial" w:hAnsi="Arial" w:cs="Arial"/>
          <w:color w:val="000000" w:themeColor="text1"/>
          <w:sz w:val="20"/>
          <w:lang w:val="id-ID"/>
        </w:rPr>
        <w:t>Kabupaten Jayapura</w:t>
      </w:r>
      <w:r w:rsidR="00921988">
        <w:rPr>
          <w:rFonts w:ascii="Arial" w:hAnsi="Arial" w:cs="Arial"/>
          <w:color w:val="000000" w:themeColor="text1"/>
          <w:sz w:val="20"/>
          <w:lang w:val="id-ID"/>
        </w:rPr>
        <w:t>, Papua</w:t>
      </w:r>
      <w:r>
        <w:rPr>
          <w:rFonts w:ascii="Arial" w:hAnsi="Arial" w:cs="Arial"/>
          <w:color w:val="000000" w:themeColor="text1"/>
          <w:sz w:val="20"/>
        </w:rPr>
        <w:t xml:space="preserve"> </w:t>
      </w:r>
    </w:p>
    <w:p w14:paraId="35D63F75" w14:textId="77777777" w:rsidR="00F7249B" w:rsidRDefault="00F7249B" w:rsidP="003A1EB5">
      <w:pPr>
        <w:spacing w:after="0" w:line="240" w:lineRule="auto"/>
        <w:jc w:val="center"/>
        <w:rPr>
          <w:rFonts w:ascii="Arial" w:hAnsi="Arial" w:cs="Arial"/>
          <w:i/>
          <w:color w:val="000000" w:themeColor="text1"/>
          <w:sz w:val="20"/>
        </w:rPr>
      </w:pPr>
    </w:p>
    <w:p w14:paraId="73C858C6" w14:textId="299AE1D4" w:rsidR="003A1EB5" w:rsidRPr="00FC72DA" w:rsidRDefault="00BB70DF" w:rsidP="003A1EB5">
      <w:pPr>
        <w:spacing w:after="0" w:line="240" w:lineRule="auto"/>
        <w:jc w:val="center"/>
        <w:rPr>
          <w:rFonts w:ascii="Arial" w:hAnsi="Arial" w:cs="Arial"/>
          <w:i/>
          <w:sz w:val="20"/>
          <w:szCs w:val="20"/>
          <w:lang w:val="id-ID"/>
        </w:rPr>
      </w:pPr>
      <w:r>
        <w:rPr>
          <w:rFonts w:ascii="Arial" w:hAnsi="Arial" w:cs="Arial"/>
          <w:i/>
          <w:color w:val="000000" w:themeColor="text1"/>
          <w:sz w:val="20"/>
        </w:rPr>
        <w:t>*</w:t>
      </w:r>
      <w:r w:rsidRPr="00C40843">
        <w:rPr>
          <w:rFonts w:ascii="Arial" w:hAnsi="Arial" w:cs="Arial"/>
          <w:i/>
          <w:color w:val="000000" w:themeColor="text1"/>
          <w:sz w:val="20"/>
        </w:rPr>
        <w:t>Corresponding author</w:t>
      </w:r>
      <w:r>
        <w:rPr>
          <w:rFonts w:ascii="Arial" w:hAnsi="Arial" w:cs="Arial"/>
          <w:color w:val="000000" w:themeColor="text1"/>
          <w:sz w:val="20"/>
        </w:rPr>
        <w:t xml:space="preserve">: </w:t>
      </w:r>
      <w:r w:rsidR="00FC72DA" w:rsidRPr="00FC72DA">
        <w:rPr>
          <w:rFonts w:ascii="Arial" w:hAnsi="Arial" w:cs="Arial"/>
          <w:sz w:val="20"/>
          <w:lang w:val="id-ID"/>
        </w:rPr>
        <w:t>hardiatri2</w:t>
      </w:r>
      <w:r w:rsidR="00FC72DA" w:rsidRPr="00FC72DA">
        <w:rPr>
          <w:rFonts w:ascii="Arial" w:hAnsi="Arial" w:cs="Arial"/>
          <w:sz w:val="20"/>
        </w:rPr>
        <w:t>@</w:t>
      </w:r>
      <w:r w:rsidR="00FC72DA" w:rsidRPr="00FC72DA">
        <w:rPr>
          <w:rFonts w:ascii="Arial" w:hAnsi="Arial" w:cs="Arial"/>
          <w:sz w:val="20"/>
          <w:lang w:val="id-ID"/>
        </w:rPr>
        <w:t>gmail.com</w:t>
      </w:r>
    </w:p>
    <w:p w14:paraId="53DA77C5" w14:textId="5A21FB87" w:rsidR="00BB70DF" w:rsidRPr="00F7249B" w:rsidRDefault="003A1EB5" w:rsidP="00F7249B">
      <w:pPr>
        <w:spacing w:after="0" w:line="240" w:lineRule="auto"/>
        <w:jc w:val="center"/>
        <w:rPr>
          <w:rFonts w:ascii="Arial" w:hAnsi="Arial" w:cs="Arial"/>
          <w:sz w:val="20"/>
          <w:szCs w:val="20"/>
        </w:rPr>
      </w:pPr>
      <w:r w:rsidRPr="00AE5BC1">
        <w:rPr>
          <w:rFonts w:ascii="Arial" w:hAnsi="Arial" w:cs="Arial"/>
          <w:noProof/>
          <w:sz w:val="20"/>
          <w:szCs w:val="20"/>
        </w:rPr>
        <mc:AlternateContent>
          <mc:Choice Requires="wps">
            <w:drawing>
              <wp:anchor distT="0" distB="0" distL="114300" distR="114300" simplePos="0" relativeHeight="251659264" behindDoc="0" locked="0" layoutInCell="1" allowOverlap="1" wp14:anchorId="073CB3DF" wp14:editId="3ECD1980">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ECC984"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"/>
            </w:pict>
          </mc:Fallback>
        </mc:AlternateContent>
      </w:r>
    </w:p>
    <w:p w14:paraId="00F3F216" w14:textId="77777777" w:rsidR="00F7249B" w:rsidRDefault="00F7249B" w:rsidP="003A1EB5">
      <w:pPr>
        <w:tabs>
          <w:tab w:val="left" w:pos="1377"/>
        </w:tabs>
        <w:spacing w:after="0" w:line="360" w:lineRule="auto"/>
        <w:jc w:val="center"/>
        <w:rPr>
          <w:rFonts w:ascii="Arial" w:hAnsi="Arial" w:cs="Arial"/>
          <w:b/>
          <w:bCs/>
        </w:rPr>
      </w:pPr>
    </w:p>
    <w:p w14:paraId="7F319ADA" w14:textId="64BB4FDE" w:rsidR="003A1EB5" w:rsidRPr="007923F5" w:rsidRDefault="00BB70DF" w:rsidP="003A1EB5">
      <w:pPr>
        <w:tabs>
          <w:tab w:val="left" w:pos="1377"/>
        </w:tabs>
        <w:spacing w:after="0" w:line="360" w:lineRule="auto"/>
        <w:jc w:val="center"/>
        <w:rPr>
          <w:rFonts w:ascii="Arial" w:hAnsi="Arial" w:cs="Arial"/>
          <w:b/>
          <w:bCs/>
        </w:rPr>
      </w:pPr>
      <w:r w:rsidRPr="007923F5">
        <w:rPr>
          <w:rFonts w:ascii="Arial" w:hAnsi="Arial" w:cs="Arial"/>
          <w:b/>
          <w:bCs/>
        </w:rPr>
        <w:t>ABSTRACT</w:t>
      </w:r>
    </w:p>
    <w:p w14:paraId="2D0E98AE" w14:textId="4B647CCD" w:rsidR="00BB70DF" w:rsidRPr="00DA0254" w:rsidRDefault="00BB70DF" w:rsidP="00BB70DF">
      <w:pPr>
        <w:pStyle w:val="IndenTeksIsi3"/>
        <w:spacing w:after="0" w:line="240" w:lineRule="auto"/>
        <w:ind w:left="0"/>
        <w:jc w:val="both"/>
        <w:rPr>
          <w:rFonts w:ascii="Arial" w:hAnsi="Arial" w:cs="Arial"/>
          <w:i/>
          <w:sz w:val="22"/>
          <w:szCs w:val="22"/>
        </w:rPr>
      </w:pPr>
      <w:r>
        <w:rPr>
          <w:rFonts w:ascii="Arial" w:hAnsi="Arial" w:cs="Arial"/>
          <w:b/>
          <w:i/>
          <w:color w:val="000000" w:themeColor="text1"/>
          <w:sz w:val="22"/>
          <w:szCs w:val="22"/>
        </w:rPr>
        <w:t>Background</w:t>
      </w:r>
      <w:r w:rsidRPr="00C444E5">
        <w:rPr>
          <w:rFonts w:ascii="Arial" w:hAnsi="Arial" w:cs="Arial"/>
          <w:b/>
          <w:i/>
          <w:color w:val="000000" w:themeColor="text1"/>
          <w:sz w:val="22"/>
          <w:szCs w:val="22"/>
        </w:rPr>
        <w:t xml:space="preserve">: </w:t>
      </w:r>
      <w:r w:rsidR="001202BE" w:rsidRPr="001202BE">
        <w:rPr>
          <w:rFonts w:ascii="Arial" w:hAnsi="Arial" w:cs="Arial"/>
          <w:i/>
          <w:sz w:val="22"/>
          <w:szCs w:val="20"/>
        </w:rPr>
        <w:t>The psychological state of the patient is often a barrier to initiating a treatment therapy that can affect the patient's treatment adherence and the effect of the treatment. Pregnant women with HIV often feel psychologically distressed about being pregnant and living with HIV at the same time. If psychological distress due to HIV is not addressed early, it can lead to suboptimal adherence to treatment, and can increase mother- to-child transmission of HIV.</w:t>
      </w:r>
    </w:p>
    <w:p w14:paraId="24040BE0" w14:textId="016444D8" w:rsidR="00BB70DF" w:rsidRPr="004D1E50" w:rsidRDefault="00BB70DF" w:rsidP="00BB70DF">
      <w:pPr>
        <w:pStyle w:val="IndenTeksIsi3"/>
        <w:spacing w:after="0" w:line="240" w:lineRule="auto"/>
        <w:ind w:left="0"/>
        <w:jc w:val="both"/>
        <w:rPr>
          <w:rFonts w:ascii="Arial" w:hAnsi="Arial" w:cs="Arial"/>
          <w:sz w:val="22"/>
          <w:szCs w:val="22"/>
        </w:rPr>
      </w:pPr>
      <w:r w:rsidRPr="00E24A49">
        <w:rPr>
          <w:rFonts w:ascii="Arial" w:hAnsi="Arial" w:cs="Arial"/>
          <w:b/>
          <w:i/>
          <w:color w:val="000000" w:themeColor="text1"/>
          <w:sz w:val="22"/>
        </w:rPr>
        <w:t xml:space="preserve">Objectives: </w:t>
      </w:r>
      <w:r w:rsidR="001202BE" w:rsidRPr="001202BE">
        <w:rPr>
          <w:rFonts w:ascii="Arial" w:hAnsi="Arial" w:cs="Arial"/>
          <w:i/>
          <w:sz w:val="22"/>
          <w:szCs w:val="22"/>
        </w:rPr>
        <w:t>The purpose of this study was to provide information about the psychological distress of pregnant women undergoing antiretroviral therapy.</w:t>
      </w:r>
    </w:p>
    <w:p w14:paraId="4A4860D9" w14:textId="7F70B505" w:rsidR="00BB70DF" w:rsidRPr="004D1E50" w:rsidRDefault="00BB70DF" w:rsidP="00BB70DF">
      <w:pPr>
        <w:pStyle w:val="IndenTeksIsi3"/>
        <w:spacing w:after="0" w:line="240" w:lineRule="auto"/>
        <w:ind w:left="0"/>
        <w:jc w:val="both"/>
        <w:rPr>
          <w:rFonts w:ascii="Arial" w:hAnsi="Arial" w:cs="Arial"/>
          <w:i/>
          <w:sz w:val="22"/>
          <w:szCs w:val="22"/>
          <w:lang w:val="id-ID"/>
        </w:rPr>
      </w:pPr>
      <w:r w:rsidRPr="00E24A49">
        <w:rPr>
          <w:rFonts w:ascii="Arial" w:hAnsi="Arial" w:cs="Arial"/>
          <w:b/>
          <w:i/>
          <w:color w:val="000000" w:themeColor="text1"/>
          <w:sz w:val="22"/>
        </w:rPr>
        <w:t>Methods:</w:t>
      </w:r>
      <w:r w:rsidR="001202BE">
        <w:rPr>
          <w:rFonts w:ascii="Arial" w:hAnsi="Arial" w:cs="Arial"/>
          <w:b/>
          <w:i/>
          <w:color w:val="000000" w:themeColor="text1"/>
          <w:sz w:val="22"/>
          <w:lang w:val="id-ID"/>
        </w:rPr>
        <w:t xml:space="preserve"> </w:t>
      </w:r>
      <w:r w:rsidR="001202BE" w:rsidRPr="001202BE">
        <w:rPr>
          <w:rFonts w:ascii="Arial" w:hAnsi="Arial" w:cs="Arial"/>
          <w:i/>
          <w:sz w:val="22"/>
          <w:szCs w:val="22"/>
        </w:rPr>
        <w:t>Qualitative research methodology was used with a descriptive phenomenological study approach, determining participants using purposive sampling technique based on inclusion and exclusion criteria. A total of 5 participants were used in the data collection process conducted through semi-structured and in-depth interviews. Data analysis used ATLAS.ti software.</w:t>
      </w:r>
    </w:p>
    <w:p w14:paraId="55B841D1" w14:textId="46C7A82B" w:rsidR="00BB70DF" w:rsidRPr="004D1E50" w:rsidRDefault="00BB70DF" w:rsidP="00BB70DF">
      <w:pPr>
        <w:pStyle w:val="IndenTeksIsi3"/>
        <w:spacing w:after="0" w:line="240" w:lineRule="auto"/>
        <w:ind w:left="0"/>
        <w:jc w:val="both"/>
        <w:rPr>
          <w:rFonts w:ascii="Arial" w:hAnsi="Arial" w:cs="Arial"/>
          <w:i/>
          <w:sz w:val="22"/>
          <w:szCs w:val="22"/>
          <w:lang w:val="id-ID"/>
        </w:rPr>
      </w:pPr>
      <w:r w:rsidRPr="00E24A49">
        <w:rPr>
          <w:rFonts w:ascii="Arial" w:hAnsi="Arial" w:cs="Arial"/>
          <w:b/>
          <w:i/>
          <w:color w:val="000000" w:themeColor="text1"/>
          <w:sz w:val="22"/>
        </w:rPr>
        <w:t xml:space="preserve">Results: </w:t>
      </w:r>
      <w:r w:rsidR="001202BE" w:rsidRPr="001202BE">
        <w:rPr>
          <w:rFonts w:ascii="Arial" w:hAnsi="Arial" w:cs="Arial"/>
          <w:i/>
          <w:sz w:val="22"/>
          <w:szCs w:val="22"/>
        </w:rPr>
        <w:t>The results found four main themes: psychological factors, sociocultural factors, stressful factors, and life strain factors</w:t>
      </w:r>
    </w:p>
    <w:p w14:paraId="18C1D8BA" w14:textId="05F3513E" w:rsidR="00672EF3" w:rsidRPr="003A1EB5" w:rsidRDefault="00BB70DF" w:rsidP="00BB70DF">
      <w:pPr>
        <w:pStyle w:val="IndenTeksIsi3"/>
        <w:spacing w:after="0" w:line="240" w:lineRule="auto"/>
        <w:ind w:left="0"/>
        <w:jc w:val="both"/>
        <w:rPr>
          <w:rFonts w:ascii="Arial" w:hAnsi="Arial" w:cs="Arial"/>
          <w:i/>
          <w:sz w:val="22"/>
          <w:szCs w:val="22"/>
          <w:lang w:val="id-ID"/>
        </w:rPr>
      </w:pPr>
      <w:r w:rsidRPr="00E24A49">
        <w:rPr>
          <w:rFonts w:ascii="Arial" w:hAnsi="Arial" w:cs="Arial"/>
          <w:b/>
          <w:i/>
          <w:color w:val="000000" w:themeColor="text1"/>
          <w:sz w:val="22"/>
        </w:rPr>
        <w:t xml:space="preserve">Conclusions: </w:t>
      </w:r>
      <w:r w:rsidR="001202BE" w:rsidRPr="001202BE">
        <w:rPr>
          <w:rFonts w:ascii="Arial" w:hAnsi="Arial" w:cs="Arial"/>
          <w:i/>
          <w:sz w:val="22"/>
        </w:rPr>
        <w:t>It was concluded that pregnant women undergoing antiretroviral therapy mostly had anxiety symptoms. Support obtained from the family helps mothers overcome anxiety symptoms, and increase adherence to drug use.</w:t>
      </w:r>
    </w:p>
    <w:p w14:paraId="5FA41D54" w14:textId="77777777" w:rsidR="00672EF3" w:rsidRDefault="00672EF3"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12121"/>
          <w:lang w:val="id-ID" w:eastAsia="id-ID"/>
        </w:rPr>
      </w:pPr>
    </w:p>
    <w:p w14:paraId="3605FD7A" w14:textId="0115DF62" w:rsidR="003A1EB5" w:rsidRPr="00672EF3" w:rsidRDefault="00BB70DF"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color w:val="212121"/>
          <w:lang w:eastAsia="id-ID"/>
        </w:rPr>
      </w:pPr>
      <w:r>
        <w:rPr>
          <w:rFonts w:ascii="Arial" w:hAnsi="Arial" w:cs="Arial"/>
          <w:b/>
          <w:color w:val="000000" w:themeColor="text1"/>
        </w:rPr>
        <w:t>KEYWORD</w:t>
      </w:r>
      <w:r w:rsidRPr="00FF7BA9">
        <w:rPr>
          <w:rFonts w:ascii="Arial" w:hAnsi="Arial" w:cs="Arial"/>
          <w:b/>
          <w:i/>
          <w:color w:val="000000" w:themeColor="text1"/>
        </w:rPr>
        <w:t xml:space="preserve">: </w:t>
      </w:r>
      <w:r w:rsidR="003D3979">
        <w:rPr>
          <w:rFonts w:ascii="Arial" w:hAnsi="Arial" w:cs="Arial"/>
          <w:i/>
          <w:color w:val="000000" w:themeColor="text1"/>
          <w:lang w:val="id-ID"/>
        </w:rPr>
        <w:t>HIV/AIDS</w:t>
      </w:r>
      <w:r>
        <w:rPr>
          <w:rFonts w:ascii="Arial" w:hAnsi="Arial" w:cs="Arial"/>
          <w:i/>
          <w:color w:val="000000" w:themeColor="text1"/>
        </w:rPr>
        <w:t xml:space="preserve">; </w:t>
      </w:r>
      <w:r w:rsidR="003D3979" w:rsidRPr="003D3979">
        <w:rPr>
          <w:rFonts w:ascii="Arial" w:hAnsi="Arial" w:cs="Arial"/>
          <w:i/>
          <w:color w:val="000000" w:themeColor="text1"/>
        </w:rPr>
        <w:t>Pregnant women</w:t>
      </w:r>
      <w:r>
        <w:rPr>
          <w:rFonts w:ascii="Arial" w:hAnsi="Arial" w:cs="Arial"/>
          <w:i/>
          <w:color w:val="000000" w:themeColor="text1"/>
        </w:rPr>
        <w:t xml:space="preserve">; </w:t>
      </w:r>
      <w:r w:rsidR="003D3979" w:rsidRPr="003D3979">
        <w:rPr>
          <w:rFonts w:ascii="Arial" w:hAnsi="Arial" w:cs="Arial"/>
          <w:i/>
          <w:color w:val="000000" w:themeColor="text1"/>
        </w:rPr>
        <w:t>Psychological Distress</w:t>
      </w:r>
      <w:r>
        <w:rPr>
          <w:rFonts w:ascii="Arial" w:hAnsi="Arial" w:cs="Arial"/>
          <w:i/>
          <w:color w:val="000000" w:themeColor="text1"/>
        </w:rPr>
        <w:t xml:space="preserve">; </w:t>
      </w:r>
      <w:r w:rsidR="003D3979">
        <w:rPr>
          <w:rFonts w:ascii="Arial" w:hAnsi="Arial" w:cs="Arial"/>
          <w:i/>
          <w:color w:val="000000" w:themeColor="text1"/>
          <w:lang w:val="id-ID"/>
        </w:rPr>
        <w:t>Anxiety</w:t>
      </w:r>
    </w:p>
    <w:p w14:paraId="1EDA029F" w14:textId="77777777" w:rsidR="003A1EB5" w:rsidRDefault="003A1EB5" w:rsidP="003A1EB5">
      <w:pPr>
        <w:pStyle w:val="DaftarParagraf"/>
        <w:spacing w:after="0" w:line="360" w:lineRule="auto"/>
        <w:ind w:left="0"/>
        <w:rPr>
          <w:rFonts w:ascii="Arial" w:hAnsi="Arial" w:cs="Arial"/>
          <w:b/>
          <w:sz w:val="22"/>
          <w:szCs w:val="22"/>
        </w:rPr>
      </w:pPr>
    </w:p>
    <w:p w14:paraId="2CA34450" w14:textId="77777777" w:rsidR="003A1EB5" w:rsidRPr="00A71495" w:rsidRDefault="006845DB" w:rsidP="003A1EB5">
      <w:pPr>
        <w:pStyle w:val="DaftarParagraf"/>
        <w:spacing w:after="0" w:line="360" w:lineRule="auto"/>
        <w:ind w:left="0"/>
        <w:rPr>
          <w:rFonts w:ascii="Arial" w:hAnsi="Arial" w:cs="Arial"/>
          <w:b/>
          <w:sz w:val="22"/>
          <w:szCs w:val="22"/>
        </w:rPr>
      </w:pPr>
      <w:r>
        <w:rPr>
          <w:rFonts w:ascii="Arial" w:hAnsi="Arial" w:cs="Arial"/>
          <w:b/>
          <w:sz w:val="22"/>
          <w:szCs w:val="22"/>
        </w:rPr>
        <w:t>INTRODUCTION</w:t>
      </w:r>
      <w:r w:rsidR="00BB70DF">
        <w:rPr>
          <w:rFonts w:ascii="Arial" w:hAnsi="Arial" w:cs="Arial"/>
          <w:b/>
          <w:sz w:val="22"/>
          <w:szCs w:val="22"/>
        </w:rPr>
        <w:t xml:space="preserve"> </w:t>
      </w:r>
      <w:r w:rsidR="00BB70DF">
        <w:rPr>
          <w:rFonts w:ascii="Arial" w:hAnsi="Arial" w:cs="Arial"/>
          <w:sz w:val="22"/>
          <w:szCs w:val="22"/>
        </w:rPr>
        <w:t xml:space="preserve"> </w:t>
      </w:r>
    </w:p>
    <w:p w14:paraId="7C1DBBF4" w14:textId="4BA85010" w:rsidR="003D3979" w:rsidRPr="003D3979" w:rsidRDefault="003D3979" w:rsidP="003D3979">
      <w:pPr>
        <w:spacing w:after="0" w:line="360" w:lineRule="auto"/>
        <w:ind w:firstLine="426"/>
        <w:jc w:val="both"/>
        <w:rPr>
          <w:rFonts w:ascii="Arial" w:hAnsi="Arial" w:cs="Arial"/>
          <w:szCs w:val="24"/>
        </w:rPr>
      </w:pPr>
      <w:r w:rsidRPr="003D3979">
        <w:rPr>
          <w:rFonts w:ascii="Arial" w:hAnsi="Arial" w:cs="Arial"/>
          <w:szCs w:val="24"/>
        </w:rPr>
        <w:t xml:space="preserve">Psychological distress is a state where a person has unpleasant emotional experiences caused by many factors, such as: anxiety, depression, panic disorder, and stigma </w:t>
      </w:r>
      <w:r w:rsidRPr="003D3979">
        <w:rPr>
          <w:rFonts w:ascii="Arial" w:hAnsi="Arial" w:cs="Arial"/>
          <w:szCs w:val="24"/>
        </w:rPr>
        <w:fldChar w:fldCharType="begin" w:fldLock="1"/>
      </w:r>
      <w:r w:rsidR="006A1E43">
        <w:rPr>
          <w:rFonts w:ascii="Arial" w:hAnsi="Arial" w:cs="Arial"/>
          <w:szCs w:val="24"/>
        </w:rPr>
        <w:instrText>ADDIN CSL_CITATION {"citationItems":[{"id":"ITEM-1","itemData":{"DOI":"10.1136/bmjopen-2015-007747","ISSN":"20446055","PMID":"25926151","abstract":"OBJECTIVES: The objectives of this study were to estimate the point prevalence of sexually transmitted infection (STI) and to investigate the sexual practices and behaviours associated with STIs in a group of gay men, other men who have sex with men and transgender women (GMT) in the province of La Romana, Dominican Republic.\nDESIGN: A cross-sectional study of a convenience sample of GMT persons.\nSETTING: The study was conducted in the province of La Romana, Dominican Republic, in June-July 2013.\nPARTICIPANTS: Out of 117 GMT persons screened, a total of 100 completed the study. Participants had to be at least 18 years of age, reside in La Romana and have had sex with another man in the preceding 12 months. All participants were interviewed and tested for STI.\nPRIMARY OUTCOME MEASURE: The main outcome of interest was the detection of any STI (HIV, herpes simplex virus type 2 (HSV-2), syphilis, hepatitis B or C) by serology.\nRESULTS: Among 100 participants, the median age was 22 years (range 18-65). One-third had consumed illicit drugs the preceding year and only 43% consistently used condoms. Prevalence was 38% for HSV-2, 5% for HIV and 13% for syphilis. There were no cases of hepatitis B or C. Factors associated with the odds of a STI were age &gt;22 years (OR=11.1, 95% CI 3.6 to 34.5), receptive anal intercourse (OR=4.2, 95% CI 1.3 to 13.6) and having ≥2 male sexual partners during the preceding month (OR=4, 95% CI 1.3 to 12.5).\nCONCLUSIONS: In this group of GMT persons, seroprevalence of STI was high, and a number of risk behaviours were associated with STI. These preliminary data will help inform policy and programmes to prevent HIV/STI in GMT persons in the region.","author":[{"dropping-particle":"","family":"Brito","given":"Maximo O.","non-dropping-particle":"","parse-names":false,"suffix":""},{"dropping-particle":"","family":"Hodge","given":"David","non-dropping-particle":"","parse-names":false,"suffix":""},{"dropping-particle":"","family":"Donastorg","given":"Yeycy","non-dropping-particle":"","parse-names":false,"suffix":""},{"dropping-particle":"","family":"Khosla","given":"Shaveta","non-dropping-particle":"","parse-names":false,"suffix":""},{"dropping-particle":"","family":"Lerebours","given":"Leonel","non-dropping-particle":"","parse-names":false,"suffix":""},{"dropping-particle":"","family":"Pope","given":"Zachary","non-dropping-particle":"","parse-names":false,"suffix":""}],"container-title":"BMJ open","id":"ITEM-1","issue":"4","issued":{"date-parts":[["2015"]]},"page":"e007747","title":"Risk behaviours and prevalence of sexually transmitted infections and HIV in a group of Dominican gay men, other men who have sex with men and transgender women","type":"article-journal","volume":"5"},"uris":["http://www.mendeley.com/documents/?uuid=c972ba3f-f1fb-468b-839d-f92a6a18fdb0"]}],"mendeley":{"formattedCitation":"(1)","plainTextFormattedCitation":"(1)","previouslyFormattedCitation":"(1)"},"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1)</w:t>
      </w:r>
      <w:r w:rsidRPr="003D3979">
        <w:rPr>
          <w:rFonts w:ascii="Arial" w:hAnsi="Arial" w:cs="Arial"/>
          <w:szCs w:val="24"/>
        </w:rPr>
        <w:fldChar w:fldCharType="end"/>
      </w:r>
      <w:r w:rsidRPr="003D3979">
        <w:rPr>
          <w:rFonts w:ascii="Arial" w:hAnsi="Arial" w:cs="Arial"/>
          <w:szCs w:val="24"/>
        </w:rPr>
        <w:t xml:space="preserve"> especially when undergoing medical treatment </w:t>
      </w:r>
      <w:r w:rsidRPr="003D3979">
        <w:rPr>
          <w:rFonts w:ascii="Arial" w:hAnsi="Arial" w:cs="Arial"/>
          <w:szCs w:val="24"/>
        </w:rPr>
        <w:fldChar w:fldCharType="begin" w:fldLock="1"/>
      </w:r>
      <w:r w:rsidR="006A1E43">
        <w:rPr>
          <w:rFonts w:ascii="Arial" w:hAnsi="Arial" w:cs="Arial"/>
          <w:szCs w:val="24"/>
        </w:rPr>
        <w:instrText>ADDIN CSL_CITATION {"citationItems":[{"id":"ITEM-1","itemData":{"DOI":"10.1007/s10461-017-1779-5","ISSN":"15733254","PMID":"28439756","abstract":"We conducted a cross-sectional study in Tuyen Quang Province, a mountainous province in northern Vietnam, to examine rates of psychological distress among 241 patients receiving methadone maintenance treatment (MMT). Using the Kessler psychological distress Scale, we found that approximately one-fourth (26.8%) of respondents suffered from mental health pathologies. Physical health problems, current drug use, and alcohol abuse were found to be associated with mental health problems among the participants. Our findings highlight the high prevalence of psychological distress among MMT patients in northern Vietnam, and the need to integrate mental and physical health care services, as well as behavioral health counseling, into currently existing MMT clinics in this region.","author":[{"dropping-particle":"","family":"Nguyen","given":"Long Hoang","non-dropping-particle":"","parse-names":false,"suffix":""},{"dropping-particle":"","family":"Tran","given":"Bach Xuan","non-dropping-particle":"","parse-names":false,"suffix":""},{"dropping-particle":"","family":"Nguyen","given":"Huong Lan Thi","non-dropping-particle":"","parse-names":false,"suffix":""},{"dropping-particle":"","family":"Nguyen","given":"Cuong Tat","non-dropping-particle":"","parse-names":false,"suffix":""},{"dropping-particle":"","family":"Hoang","given":"Canh Dinh","non-dropping-particle":"","parse-names":false,"suffix":""},{"dropping-particle":"","family":"Le","given":"Hai Quan","non-dropping-particle":"","parse-names":false,"suffix":""},{"dropping-particle":"","family":"Nguyen","given":"Hung","non-dropping-particle":"Van","parse-names":false,"suffix":""},{"dropping-particle":"","family":"Le","given":"Huong Thi","non-dropping-particle":"","parse-names":false,"suffix":""},{"dropping-particle":"","family":"Tran","given":"Tho Dinh","non-dropping-particle":"","parse-names":false,"suffix":""},{"dropping-particle":"","family":"Latkin","given":"Carl A.","non-dropping-particle":"","parse-names":false,"suffix":""},{"dropping-particle":"","family":"Vu","given":"Thuc Minh Thi","non-dropping-particle":"","parse-names":false,"suffix":""}],"container-title":"AIDS and Behavior","id":"ITEM-1","issue":"11","issued":{"date-parts":[["2017"]]},"page":"3228-3237","publisher":"Springer US","title":"Psychological Distress Among Methadone Maintenance Patients in Vietnamese Mountainous Areas","type":"article-journal","volume":"21"},"uris":["http://www.mendeley.com/documents/?uuid=6432a5ae-a264-45ae-9f6f-fe856813d8de"]}],"mendeley":{"formattedCitation":"(2)","plainTextFormattedCitation":"(2)","previouslyFormattedCitation":"(2)"},"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2)</w:t>
      </w:r>
      <w:r w:rsidRPr="003D3979">
        <w:rPr>
          <w:rFonts w:ascii="Arial" w:hAnsi="Arial" w:cs="Arial"/>
          <w:szCs w:val="24"/>
        </w:rPr>
        <w:fldChar w:fldCharType="end"/>
      </w:r>
      <w:r w:rsidRPr="003D3979">
        <w:rPr>
          <w:rFonts w:ascii="Arial" w:hAnsi="Arial" w:cs="Arial"/>
          <w:szCs w:val="24"/>
        </w:rPr>
        <w:t xml:space="preserve">. Psychological distress such as depression, mental health problems, and emotional stress are often barriers to initiating therapy </w:t>
      </w:r>
      <w:r w:rsidRPr="003D3979">
        <w:rPr>
          <w:rFonts w:ascii="Arial" w:hAnsi="Arial" w:cs="Arial"/>
          <w:szCs w:val="24"/>
        </w:rPr>
        <w:fldChar w:fldCharType="begin" w:fldLock="1"/>
      </w:r>
      <w:r w:rsidR="006A1E43">
        <w:rPr>
          <w:rFonts w:ascii="Arial" w:hAnsi="Arial" w:cs="Arial"/>
          <w:szCs w:val="24"/>
        </w:rPr>
        <w:instrText>ADDIN CSL_CITATION {"citationItems":[{"id":"ITEM-1","itemData":{"DOI":"10.1016/S2352-3018(18)30059-6","ISSN":"23523018","PMID":"29958853","abstract":"Almost 25 years since antiretroviral therapy (ART) was first shown to prevent mother-to-child transmission of HIV, 76% of pregnant women living with HIV (over 1 million women) receive ART annually. This number is the result of successes in universal ART scale-up in low-income and middle-income countries. Despite unprecedented ART-related benefits to maternal and child health, challenges remain related to ART adherence, retention in care, and unequal access to ART. Implementation research is ongoing to understand and to address obstacles that lead to loss to follow-up. The biological mechanisms that underlie observed associations between antenatal ART and adverse outcomes in pregnancy and birth are not completely understood, with further research needed as well as strengthening of the systems to assess safety of antiretroviral drugs for the mother and HIV-exposed child. In the treat-all era, as duration of treatment and options for ART expand, pregnant women will remain a priority population for treatment optimisation to promote their health and that of their ART-exposed children.","author":[{"dropping-particle":"","family":"Bailey","given":"Heather","non-dropping-particle":"","parse-names":false,"suffix":""},{"dropping-particle":"","family":"Zash","given":"Rebecca","non-dropping-particle":"","parse-names":false,"suffix":""},{"dropping-particle":"","family":"Rasi","given":"Virginia","non-dropping-particle":"","parse-names":false,"suffix":""},{"dropping-particle":"","family":"Thorne","given":"Claire","non-dropping-particle":"","parse-names":false,"suffix":""}],"container-title":"The Lancet HIV","id":"ITEM-1","issue":"8","issued":{"date-parts":[["2018"]]},"page":"e457-e467","publisher":"Elsevier Ltd","title":"HIV treatment in pregnancy","type":"article-journal","volume":"5"},"uris":["http://www.mendeley.com/documents/?uuid=3eb92a38-c578-4ca2-a070-6edb6b616831"]}],"mendeley":{"formattedCitation":"(3)","plainTextFormattedCitation":"(3)","previouslyFormattedCitation":"(3)"},"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3)</w:t>
      </w:r>
      <w:r w:rsidRPr="003D3979">
        <w:rPr>
          <w:rFonts w:ascii="Arial" w:hAnsi="Arial" w:cs="Arial"/>
          <w:szCs w:val="24"/>
        </w:rPr>
        <w:fldChar w:fldCharType="end"/>
      </w:r>
      <w:r w:rsidRPr="003D3979">
        <w:rPr>
          <w:rFonts w:ascii="Arial" w:hAnsi="Arial" w:cs="Arial"/>
          <w:szCs w:val="24"/>
        </w:rPr>
        <w:t xml:space="preserve">, which can affect patient treatment adherence and the effect of treatment itself </w:t>
      </w:r>
      <w:r w:rsidR="006A1E43">
        <w:rPr>
          <w:rFonts w:ascii="Arial" w:hAnsi="Arial" w:cs="Arial"/>
          <w:szCs w:val="24"/>
          <w:lang w:val="id-ID"/>
        </w:rPr>
        <w:fldChar w:fldCharType="begin" w:fldLock="1"/>
      </w:r>
      <w:r w:rsidR="006A1E43">
        <w:rPr>
          <w:rFonts w:ascii="Arial" w:hAnsi="Arial" w:cs="Arial"/>
          <w:szCs w:val="24"/>
          <w:lang w:val="id-ID"/>
        </w:rPr>
        <w:instrText>ADDIN CSL_CITATION {"citationItems":[{"id":"ITEM-1","itemData":{"DOI":"10.3109/01612840.2015.1058446","ISSN":"10964673","PMID":"26818927","abstract":"This study describes the psychosocial distress experiences of HIV-positive women in Kenya. In-depth narrative interviews were conducted three times over six months between 2009 and 2010 with 54 HIV-positive women living in Kenya to explore how the women perceived psychological distress and the steps they took to find support to cope with their HIV-positive diagnosis. Thematic analysis revealed that the women described psychological distress as: physical and emotional shock, worry, and hopelessness and suicidality. The women reported receiving support to cope through spiritual connections, family and friends, others coping with HIV/AIDS, and health care agencies. This study heightens awareness of the critical value of understanding culturally relevant mental health evaluations in a limited mental health access context.","author":[{"dropping-particle":"","family":"Kako","given":"Peninnah M.","non-dropping-particle":"","parse-names":false,"suffix":""},{"dropping-particle":"","family":"Wendorf","given":"Angela R.","non-dropping-particle":"","parse-names":false,"suffix":""},{"dropping-particle":"","family":"Stevens","given":"Patricia E.","non-dropping-particle":"","parse-names":false,"suffix":""},{"dropping-particle":"","family":"Ngui","given":"Emmanuel","non-dropping-particle":"","parse-names":false,"suffix":""},{"dropping-particle":"","family":"Otto-Salaj","given":"Laura L.","non-dropping-particle":"","parse-names":false,"suffix":""}],"container-title":"Issues in Mental Health Nursing","id":"ITEM-1","issue":"1","issued":{"date-parts":[["2016"]]},"page":"2-9","title":"Contending with Psychological Distress in Contexts with Limited Mental Health Resources: HIV-Positive Kenyan Women's Experiences","type":"article-journal","volume":"37"},"uris":["http://www.mendeley.com/documents/?uuid=e359a291-42dc-4bcd-bef3-4ad803fa549c"]}],"mendeley":{"formattedCitation":"(4)","plainTextFormattedCitation":"(4)","previouslyFormattedCitation":"(4)"},"properties":{"noteIndex":0},"schema":"https://github.com/citation-style-language/schema/raw/master/csl-citation.json"}</w:instrText>
      </w:r>
      <w:r w:rsidR="006A1E43">
        <w:rPr>
          <w:rFonts w:ascii="Arial" w:hAnsi="Arial" w:cs="Arial"/>
          <w:szCs w:val="24"/>
          <w:lang w:val="id-ID"/>
        </w:rPr>
        <w:fldChar w:fldCharType="separate"/>
      </w:r>
      <w:r w:rsidR="006A1E43" w:rsidRPr="006A1E43">
        <w:rPr>
          <w:rFonts w:ascii="Arial" w:hAnsi="Arial" w:cs="Arial"/>
          <w:noProof/>
          <w:szCs w:val="24"/>
          <w:lang w:val="id-ID"/>
        </w:rPr>
        <w:t>(4)</w:t>
      </w:r>
      <w:r w:rsidR="006A1E43">
        <w:rPr>
          <w:rFonts w:ascii="Arial" w:hAnsi="Arial" w:cs="Arial"/>
          <w:szCs w:val="24"/>
          <w:lang w:val="id-ID"/>
        </w:rPr>
        <w:fldChar w:fldCharType="end"/>
      </w:r>
      <w:r w:rsidR="006A1E43">
        <w:rPr>
          <w:rFonts w:ascii="Arial" w:hAnsi="Arial" w:cs="Arial"/>
          <w:szCs w:val="24"/>
          <w:lang w:val="id-ID"/>
        </w:rPr>
        <w:fldChar w:fldCharType="begin" w:fldLock="1"/>
      </w:r>
      <w:r w:rsidR="002A4E68">
        <w:rPr>
          <w:rFonts w:ascii="Arial" w:hAnsi="Arial" w:cs="Arial"/>
          <w:szCs w:val="24"/>
          <w:lang w:val="id-ID"/>
        </w:rPr>
        <w:instrText>ADDIN CSL_CITATION {"citationItems":[{"id":"ITEM-1","itemData":{"DOI":"10.1136/bmjopen-2015-007747","ISSN":"20446055","PMID":"25926151","abstract":"OBJECTIVES: The objectives of this study were to estimate the point prevalence of sexually transmitted infection (STI) and to investigate the sexual practices and behaviours associated with STIs in a group of gay men, other men who have sex with men and transgender women (GMT) in the province of La Romana, Dominican Republic.\nDESIGN: A cross-sectional study of a convenience sample of GMT persons.\nSETTING: The study was conducted in the province of La Romana, Dominican Republic, in June-July 2013.\nPARTICIPANTS: Out of 117 GMT persons screened, a total of 100 completed the study. Participants had to be at least 18 years of age, reside in La Romana and have had sex with another man in the preceding 12 months. All participants were interviewed and tested for STI.\nPRIMARY OUTCOME MEASURE: The main outcome of interest was the detection of any STI (HIV, herpes simplex virus type 2 (HSV-2), syphilis, hepatitis B or C) by serology.\nRESULTS: Among 100 participants, the median age was 22 years (range 18-65). One-third had consumed illicit drugs the preceding year and only 43% consistently used condoms. Prevalence was 38% for HSV-2, 5% for HIV and 13% for syphilis. There were no cases of hepatitis B or C. Factors associated with the odds of a STI were age &gt;22 years (OR=11.1, 95% CI 3.6 to 34.5), receptive anal intercourse (OR=4.2, 95% CI 1.3 to 13.6) and having ≥2 male sexual partners during the preceding month (OR=4, 95% CI 1.3 to 12.5).\nCONCLUSIONS: In this group of GMT persons, seroprevalence of STI was high, and a number of risk behaviours were associated with STI. These preliminary data will help inform policy and programmes to prevent HIV/STI in GMT persons in the region.","author":[{"dropping-particle":"","family":"Brito","given":"Maximo O.","non-dropping-particle":"","parse-names":false,"suffix":""},{"dropping-particle":"","family":"Hodge","given":"David","non-dropping-particle":"","parse-names":false,"suffix":""},{"dropping-particle":"","family":"Donastorg","given":"Yeycy","non-dropping-particle":"","parse-names":false,"suffix":""},{"dropping-particle":"","family":"Khosla","given":"Shaveta","non-dropping-particle":"","parse-names":false,"suffix":""},{"dropping-particle":"","family":"Lerebours","given":"Leonel","non-dropping-particle":"","parse-names":false,"suffix":""},{"dropping-particle":"","family":"Pope","given":"Zachary","non-dropping-particle":"","parse-names":false,"suffix":""}],"container-title":"BMJ open","id":"ITEM-1","issue":"4","issued":{"date-parts":[["2015"]]},"page":"e007747","title":"Risk behaviours and prevalence of sexually transmitted infections and HIV in a group of Dominican gay men, other men who have sex with men and transgender women","type":"article-journal","volume":"5"},"uris":["http://www.mendeley.com/documents/?uuid=c972ba3f-f1fb-468b-839d-f92a6a18fdb0"]}],"mendeley":{"formattedCitation":"(1)","plainTextFormattedCitation":"(1)","previouslyFormattedCitation":"(1)"},"properties":{"noteIndex":0},"schema":"https://github.com/citation-style-language/schema/raw/master/csl-citation.json"}</w:instrText>
      </w:r>
      <w:r w:rsidR="006A1E43">
        <w:rPr>
          <w:rFonts w:ascii="Arial" w:hAnsi="Arial" w:cs="Arial"/>
          <w:szCs w:val="24"/>
          <w:lang w:val="id-ID"/>
        </w:rPr>
        <w:fldChar w:fldCharType="separate"/>
      </w:r>
      <w:r w:rsidR="006A1E43" w:rsidRPr="006A1E43">
        <w:rPr>
          <w:rFonts w:ascii="Arial" w:hAnsi="Arial" w:cs="Arial"/>
          <w:noProof/>
          <w:szCs w:val="24"/>
          <w:lang w:val="id-ID"/>
        </w:rPr>
        <w:t>(1)</w:t>
      </w:r>
      <w:r w:rsidR="006A1E43">
        <w:rPr>
          <w:rFonts w:ascii="Arial" w:hAnsi="Arial" w:cs="Arial"/>
          <w:szCs w:val="24"/>
          <w:lang w:val="id-ID"/>
        </w:rPr>
        <w:fldChar w:fldCharType="end"/>
      </w:r>
      <w:r w:rsidRPr="003D3979">
        <w:rPr>
          <w:rFonts w:ascii="Arial" w:hAnsi="Arial" w:cs="Arial"/>
          <w:szCs w:val="24"/>
        </w:rPr>
        <w:t>.</w:t>
      </w:r>
      <w:r w:rsidRPr="003D3979">
        <w:rPr>
          <w:rFonts w:ascii="Arial" w:hAnsi="Arial" w:cs="Arial"/>
          <w:color w:val="000000"/>
          <w:sz w:val="20"/>
        </w:rPr>
        <w:t xml:space="preserve"> </w:t>
      </w:r>
    </w:p>
    <w:p w14:paraId="1BC071C2" w14:textId="59F7A3D9" w:rsidR="003D3979" w:rsidRPr="003D3979" w:rsidRDefault="003D3979" w:rsidP="003D3979">
      <w:pPr>
        <w:spacing w:after="0" w:line="360" w:lineRule="auto"/>
        <w:ind w:firstLine="426"/>
        <w:jc w:val="both"/>
        <w:rPr>
          <w:rFonts w:ascii="Arial" w:hAnsi="Arial" w:cs="Arial"/>
          <w:szCs w:val="24"/>
        </w:rPr>
      </w:pPr>
      <w:r w:rsidRPr="003D3979">
        <w:rPr>
          <w:rFonts w:ascii="Arial" w:hAnsi="Arial" w:cs="Arial"/>
          <w:szCs w:val="24"/>
        </w:rPr>
        <w:t xml:space="preserve">Pregnant women are always at risk and vulnerable to various diseases. HIV-positive pregnant women can threaten the safety of the mother and the baby in her womb </w:t>
      </w:r>
      <w:r w:rsidRPr="003D3979">
        <w:rPr>
          <w:rFonts w:ascii="Arial" w:hAnsi="Arial" w:cs="Arial"/>
          <w:szCs w:val="24"/>
        </w:rPr>
        <w:fldChar w:fldCharType="begin" w:fldLock="1"/>
      </w:r>
      <w:r w:rsidR="006A1E43">
        <w:rPr>
          <w:rFonts w:ascii="Arial" w:hAnsi="Arial" w:cs="Arial"/>
          <w:szCs w:val="24"/>
        </w:rPr>
        <w:instrText>ADDIN CSL_CITATION {"citationItems":[{"id":"ITEM-1","itemData":{"DOI":"10.3109/01612840.2015.1058446","ISSN":"10964673","PMID":"26818927","abstract":"This study describes the psychosocial distress experiences of HIV-positive women in Kenya. In-depth narrative interviews were conducted three times over six months between 2009 and 2010 with 54 HIV-positive women living in Kenya to explore how the women perceived psychological distress and the steps they took to find support to cope with their HIV-positive diagnosis. Thematic analysis revealed that the women described psychological distress as: physical and emotional shock, worry, and hopelessness and suicidality. The women reported receiving support to cope through spiritual connections, family and friends, others coping with HIV/AIDS, and health care agencies. This study heightens awareness of the critical value of understanding culturally relevant mental health evaluations in a limited mental health access context.","author":[{"dropping-particle":"","family":"Kako","given":"Peninnah M.","non-dropping-particle":"","parse-names":false,"suffix":""},{"dropping-particle":"","family":"Wendorf","given":"Angela R.","non-dropping-particle":"","parse-names":false,"suffix":""},{"dropping-particle":"","family":"Stevens","given":"Patricia E.","non-dropping-particle":"","parse-names":false,"suffix":""},{"dropping-particle":"","family":"Ngui","given":"Emmanuel","non-dropping-particle":"","parse-names":false,"suffix":""},{"dropping-particle":"","family":"Otto-Salaj","given":"Laura L.","non-dropping-particle":"","parse-names":false,"suffix":""}],"container-title":"Issues in Mental Health Nursing","id":"ITEM-1","issue":"1","issued":{"date-parts":[["2016"]]},"page":"2-9","title":"Contending with Psychological Distress in Contexts with Limited Mental Health Resources: HIV-Positive Kenyan Women's Experiences","type":"article-journal","volume":"37"},"uris":["http://www.mendeley.com/documents/?uuid=e359a291-42dc-4bcd-bef3-4ad803fa549c"]}],"mendeley":{"formattedCitation":"(4)","plainTextFormattedCitation":"(4)","previouslyFormattedCitation":"(4)"},"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4)</w:t>
      </w:r>
      <w:r w:rsidRPr="003D3979">
        <w:rPr>
          <w:rFonts w:ascii="Arial" w:hAnsi="Arial" w:cs="Arial"/>
          <w:szCs w:val="24"/>
        </w:rPr>
        <w:fldChar w:fldCharType="end"/>
      </w:r>
      <w:r w:rsidRPr="003D3979">
        <w:rPr>
          <w:rFonts w:ascii="Arial" w:hAnsi="Arial" w:cs="Arial"/>
          <w:szCs w:val="24"/>
        </w:rPr>
        <w:t xml:space="preserve">. HIV sufferers need treatment with antiretrovirals to reduce the number of HIV viruses in the body so as not to become the AIDS stage </w:t>
      </w:r>
      <w:r w:rsidRPr="003D3979">
        <w:rPr>
          <w:rFonts w:ascii="Arial" w:hAnsi="Arial" w:cs="Arial"/>
          <w:szCs w:val="24"/>
        </w:rPr>
        <w:fldChar w:fldCharType="begin" w:fldLock="1"/>
      </w:r>
      <w:r w:rsidR="006A1E43">
        <w:rPr>
          <w:rFonts w:ascii="Arial" w:hAnsi="Arial" w:cs="Arial"/>
          <w:szCs w:val="24"/>
        </w:rPr>
        <w:instrText>ADDIN CSL_CITATION {"citationItems":[{"id":"ITEM-1","itemData":{"URL":"https://www.who.int/news-room/fact-sheets/detail/hiv-aids","accessed":{"date-parts":[["2022","11","7"]]},"author":[{"dropping-particle":"","family":"WHO","given":"","non-dropping-particle":"","parse-names":false,"suffix":""}],"container-title":"World Health Organization","id":"ITEM-1","issued":{"date-parts":[["2022"]]},"title":"HIV","type":"webpage"},"uris":["http://www.mendeley.com/documents/?uuid=fb75b492-4a95-4ec5-9371-56720b2c3535"]}],"mendeley":{"formattedCitation":"(5)","plainTextFormattedCitation":"(5)","previouslyFormattedCitation":"(5)"},"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5)</w:t>
      </w:r>
      <w:r w:rsidRPr="003D3979">
        <w:rPr>
          <w:rFonts w:ascii="Arial" w:hAnsi="Arial" w:cs="Arial"/>
          <w:szCs w:val="24"/>
        </w:rPr>
        <w:fldChar w:fldCharType="end"/>
      </w:r>
      <w:r w:rsidRPr="003D3979">
        <w:rPr>
          <w:rFonts w:ascii="Arial" w:hAnsi="Arial" w:cs="Arial"/>
          <w:szCs w:val="24"/>
        </w:rPr>
        <w:t xml:space="preserve">, In addition, it can also extend and improve the quality of life and possibly reduce the transmission of HIV </w:t>
      </w:r>
      <w:r w:rsidRPr="003D3979">
        <w:rPr>
          <w:rFonts w:ascii="Arial" w:hAnsi="Arial" w:cs="Arial"/>
          <w:szCs w:val="24"/>
        </w:rPr>
        <w:fldChar w:fldCharType="begin" w:fldLock="1"/>
      </w:r>
      <w:r w:rsidR="006A1E43">
        <w:rPr>
          <w:rFonts w:ascii="Arial" w:hAnsi="Arial" w:cs="Arial"/>
          <w:szCs w:val="24"/>
        </w:rPr>
        <w:instrText>ADDIN CSL_CITATION {"citationItems":[{"id":"ITEM-1","itemData":{"author":[{"dropping-particle":"","family":"UNAIDS","given":"","non-dropping-particle":"","parse-names":false,"suffix":""}],"id":"ITEM-1","issued":{"date-parts":[["2022"]]},"title":"UNAIDS Global AIDS 2022","type":"report"},"uris":["http://www.mendeley.com/documents/?uuid=25b8a1e8-7523-4356-8c4a-32c6b8771992"]}],"mendeley":{"formattedCitation":"(6)","plainTextFormattedCitation":"(6)","previouslyFormattedCitation":"(6)"},"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6)</w:t>
      </w:r>
      <w:r w:rsidRPr="003D3979">
        <w:rPr>
          <w:rFonts w:ascii="Arial" w:hAnsi="Arial" w:cs="Arial"/>
          <w:szCs w:val="24"/>
        </w:rPr>
        <w:fldChar w:fldCharType="end"/>
      </w:r>
      <w:r w:rsidRPr="003D3979">
        <w:rPr>
          <w:rFonts w:ascii="Arial" w:hAnsi="Arial" w:cs="Arial"/>
          <w:szCs w:val="24"/>
        </w:rPr>
        <w:t xml:space="preserve">. </w:t>
      </w:r>
    </w:p>
    <w:p w14:paraId="40D8EB87" w14:textId="6C0984D0" w:rsidR="003D3979" w:rsidRPr="003D3979" w:rsidRDefault="003D3979" w:rsidP="003D3979">
      <w:pPr>
        <w:spacing w:after="0" w:line="360" w:lineRule="auto"/>
        <w:ind w:firstLine="426"/>
        <w:jc w:val="both"/>
        <w:rPr>
          <w:rFonts w:ascii="Arial" w:hAnsi="Arial" w:cs="Arial"/>
          <w:szCs w:val="24"/>
        </w:rPr>
      </w:pPr>
      <w:r w:rsidRPr="003D3979">
        <w:rPr>
          <w:rFonts w:ascii="Arial" w:hAnsi="Arial" w:cs="Arial"/>
          <w:szCs w:val="24"/>
        </w:rPr>
        <w:lastRenderedPageBreak/>
        <w:t xml:space="preserve">Pregnant women with HIV often feel psychologically distressed about being pregnant and living with HIV at the same time </w:t>
      </w:r>
      <w:r w:rsidRPr="003D3979">
        <w:rPr>
          <w:rFonts w:ascii="Arial" w:hAnsi="Arial" w:cs="Arial"/>
          <w:szCs w:val="24"/>
        </w:rPr>
        <w:fldChar w:fldCharType="begin" w:fldLock="1"/>
      </w:r>
      <w:r w:rsidR="006A1E43">
        <w:rPr>
          <w:rFonts w:ascii="Arial" w:hAnsi="Arial" w:cs="Arial"/>
          <w:szCs w:val="24"/>
        </w:rPr>
        <w:instrText>ADDIN CSL_CITATION {"citationItems":[{"id":"ITEM-1","itemData":{"DOI":"10.1111/bjhp.12510","ISSN":"20448287","PMID":"33580626","abstract":"Objectives: To explore the experiences and predictors of psychological distress in pregnant women living with HIV. Design: A mixed-methods research design. Methods: A representative randomly sampled 840 (age range 22–46 years) HIV-positive pregnant women in Akwa Ibom, Benue, and Rivers States of Nigeria enrolled for the study. Data were collected using standardized questionnaires and in-depth interviews for 4 months and 3 weeks in 6 HIV treatment centres. Collected data were analysed using IBM SPSS statistics (v. 22.0) and thematic analysis. Results: The mean score on psychological distress was 17.07 ± 5.86. Multiple regression analysis found a significant joint prediction of meaning in life, self-compassion, and acceptance of illness on psychological distress, R =.64, R2 =.41; F (3,828) = 186.18; p =.000, with 41% variance explained. Further, there was a significant independent prediction of each predictor at meaning in life (β = −.19, t = −5.08; p =.000), self-compassion (β = −.23, t = −5.59; p =.000), and acceptance of illness (β = −.30, t = −7.23; p =.000), with acceptance of illness exerting the greatest independent predictive impact. Socio-demographic variables (age, length of living with HIV, high-risk state, highest education attained, marital status, and religious affiliation) had no significant contribution to psychological distress. Qualitative analysis found ‘anxious concerns’, ‘depressive reports, loneliness, and regrets’, ‘self-blame and guilt feelings’, as the experiences of psychological distress, and these experiences were determined by respondents’ socio-cultural contexts. Conclusion: These findings emphasize the importance of psychosocial care for HIV-positive pregnant women.","author":[{"dropping-particle":"","family":"Ogueji","given":"Ifeanyichukwu Anthony","non-dropping-particle":"","parse-names":false,"suffix":""}],"container-title":"British Journal of Health Psychology","id":"ITEM-1","issue":"3","issued":{"date-parts":[["2021"]]},"page":"882-901","title":"Experiences and predictors of psychological distress in pregnant women living with HIV","type":"article-journal","volume":"26"},"uris":["http://www.mendeley.com/documents/?uuid=495aed3a-8ef8-4309-a9b2-13344a21064c"]}],"mendeley":{"formattedCitation":"(7)","plainTextFormattedCitation":"(7)","previouslyFormattedCitation":"(7)"},"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7)</w:t>
      </w:r>
      <w:r w:rsidRPr="003D3979">
        <w:rPr>
          <w:rFonts w:ascii="Arial" w:hAnsi="Arial" w:cs="Arial"/>
          <w:szCs w:val="24"/>
        </w:rPr>
        <w:fldChar w:fldCharType="end"/>
      </w:r>
      <w:r w:rsidRPr="003D3979">
        <w:rPr>
          <w:rFonts w:ascii="Arial" w:hAnsi="Arial" w:cs="Arial"/>
          <w:szCs w:val="24"/>
        </w:rPr>
        <w:t xml:space="preserve">. Continued psychological distress can lead to mental illness, and debilitate the mother's life. In low-income countries, where mental health services are limited, women may be at risk of major negative consequences such as disruption of family life, social life, and suicidal ideation if psychological distress due to HIV is not addressed early. This can lead to suboptimal adherence to treatment </w:t>
      </w:r>
      <w:r w:rsidRPr="003D3979">
        <w:rPr>
          <w:rFonts w:ascii="Arial" w:hAnsi="Arial" w:cs="Arial"/>
          <w:szCs w:val="24"/>
        </w:rPr>
        <w:fldChar w:fldCharType="begin" w:fldLock="1"/>
      </w:r>
      <w:r w:rsidR="006A1E43">
        <w:rPr>
          <w:rFonts w:ascii="Arial" w:hAnsi="Arial" w:cs="Arial"/>
          <w:szCs w:val="24"/>
        </w:rPr>
        <w:instrText>ADDIN CSL_CITATION {"citationItems":[{"id":"ITEM-1","itemData":{"DOI":"10.3109/01612840.2015.1058446","ISSN":"10964673","PMID":"26818927","abstract":"This study describes the psychosocial distress experiences of HIV-positive women in Kenya. In-depth narrative interviews were conducted three times over six months between 2009 and 2010 with 54 HIV-positive women living in Kenya to explore how the women perceived psychological distress and the steps they took to find support to cope with their HIV-positive diagnosis. Thematic analysis revealed that the women described psychological distress as: physical and emotional shock, worry, and hopelessness and suicidality. The women reported receiving support to cope through spiritual connections, family and friends, others coping with HIV/AIDS, and health care agencies. This study heightens awareness of the critical value of understanding culturally relevant mental health evaluations in a limited mental health access context.","author":[{"dropping-particle":"","family":"Kako","given":"Peninnah M.","non-dropping-particle":"","parse-names":false,"suffix":""},{"dropping-particle":"","family":"Wendorf","given":"Angela R.","non-dropping-particle":"","parse-names":false,"suffix":""},{"dropping-particle":"","family":"Stevens","given":"Patricia E.","non-dropping-particle":"","parse-names":false,"suffix":""},{"dropping-particle":"","family":"Ngui","given":"Emmanuel","non-dropping-particle":"","parse-names":false,"suffix":""},{"dropping-particle":"","family":"Otto-Salaj","given":"Laura L.","non-dropping-particle":"","parse-names":false,"suffix":""}],"container-title":"Issues in Mental Health Nursing","id":"ITEM-1","issue":"1","issued":{"date-parts":[["2016"]]},"page":"2-9","title":"Contending with Psychological Distress in Contexts with Limited Mental Health Resources: HIV-Positive Kenyan Women's Experiences","type":"article-journal","volume":"37"},"uris":["http://www.mendeley.com/documents/?uuid=e359a291-42dc-4bcd-bef3-4ad803fa549c"]}],"mendeley":{"formattedCitation":"(4)","plainTextFormattedCitation":"(4)","previouslyFormattedCitation":"(4)"},"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4)</w:t>
      </w:r>
      <w:r w:rsidRPr="003D3979">
        <w:rPr>
          <w:rFonts w:ascii="Arial" w:hAnsi="Arial" w:cs="Arial"/>
          <w:szCs w:val="24"/>
        </w:rPr>
        <w:fldChar w:fldCharType="end"/>
      </w:r>
      <w:r w:rsidRPr="003D3979">
        <w:rPr>
          <w:rFonts w:ascii="Arial" w:hAnsi="Arial" w:cs="Arial"/>
          <w:szCs w:val="24"/>
        </w:rPr>
        <w:t xml:space="preserve">. It can also affect the level of care provided by the mother to the baby and increase mother-to-child transmission of HIV </w:t>
      </w:r>
      <w:r w:rsidRPr="003D3979">
        <w:rPr>
          <w:rFonts w:ascii="Arial" w:hAnsi="Arial" w:cs="Arial"/>
          <w:szCs w:val="24"/>
        </w:rPr>
        <w:fldChar w:fldCharType="begin" w:fldLock="1"/>
      </w:r>
      <w:r w:rsidR="006A1E43">
        <w:rPr>
          <w:rFonts w:ascii="Arial" w:hAnsi="Arial" w:cs="Arial"/>
          <w:szCs w:val="24"/>
        </w:rPr>
        <w:instrText>ADDIN CSL_CITATION {"citationItems":[{"id":"ITEM-1","itemData":{"DOI":"10.1111/bjhp.12510","ISSN":"20448287","PMID":"33580626","abstract":"Objectives: To explore the experiences and predictors of psychological distress in pregnant women living with HIV. Design: A mixed-methods research design. Methods: A representative randomly sampled 840 (age range 22–46 years) HIV-positive pregnant women in Akwa Ibom, Benue, and Rivers States of Nigeria enrolled for the study. Data were collected using standardized questionnaires and in-depth interviews for 4 months and 3 weeks in 6 HIV treatment centres. Collected data were analysed using IBM SPSS statistics (v. 22.0) and thematic analysis. Results: The mean score on psychological distress was 17.07 ± 5.86. Multiple regression analysis found a significant joint prediction of meaning in life, self-compassion, and acceptance of illness on psychological distress, R =.64, R2 =.41; F (3,828) = 186.18; p =.000, with 41% variance explained. Further, there was a significant independent prediction of each predictor at meaning in life (β = −.19, t = −5.08; p =.000), self-compassion (β = −.23, t = −5.59; p =.000), and acceptance of illness (β = −.30, t = −7.23; p =.000), with acceptance of illness exerting the greatest independent predictive impact. Socio-demographic variables (age, length of living with HIV, high-risk state, highest education attained, marital status, and religious affiliation) had no significant contribution to psychological distress. Qualitative analysis found ‘anxious concerns’, ‘depressive reports, loneliness, and regrets’, ‘self-blame and guilt feelings’, as the experiences of psychological distress, and these experiences were determined by respondents’ socio-cultural contexts. Conclusion: These findings emphasize the importance of psychosocial care for HIV-positive pregnant women.","author":[{"dropping-particle":"","family":"Ogueji","given":"Ifeanyichukwu Anthony","non-dropping-particle":"","parse-names":false,"suffix":""}],"container-title":"British Journal of Health Psychology","id":"ITEM-1","issue":"3","issued":{"date-parts":[["2021"]]},"page":"882-901","title":"Experiences and predictors of psychological distress in pregnant women living with HIV","type":"article-journal","volume":"26"},"uris":["http://www.mendeley.com/documents/?uuid=495aed3a-8ef8-4309-a9b2-13344a21064c"]}],"mendeley":{"formattedCitation":"(7)","plainTextFormattedCitation":"(7)","previouslyFormattedCitation":"(7)"},"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7)</w:t>
      </w:r>
      <w:r w:rsidRPr="003D3979">
        <w:rPr>
          <w:rFonts w:ascii="Arial" w:hAnsi="Arial" w:cs="Arial"/>
          <w:szCs w:val="24"/>
        </w:rPr>
        <w:fldChar w:fldCharType="end"/>
      </w:r>
      <w:r w:rsidRPr="003D3979">
        <w:rPr>
          <w:rFonts w:ascii="Arial" w:hAnsi="Arial" w:cs="Arial"/>
          <w:szCs w:val="24"/>
        </w:rPr>
        <w:t>.</w:t>
      </w:r>
    </w:p>
    <w:p w14:paraId="5CD081E4" w14:textId="30CB9B97" w:rsidR="003D3979" w:rsidRPr="003D3979" w:rsidRDefault="003D3979" w:rsidP="003D3979">
      <w:pPr>
        <w:spacing w:after="0" w:line="360" w:lineRule="auto"/>
        <w:ind w:firstLine="426"/>
        <w:jc w:val="both"/>
        <w:rPr>
          <w:rFonts w:ascii="Arial" w:hAnsi="Arial" w:cs="Arial"/>
          <w:szCs w:val="24"/>
        </w:rPr>
      </w:pPr>
      <w:r w:rsidRPr="003D3979">
        <w:rPr>
          <w:rFonts w:ascii="Arial" w:hAnsi="Arial" w:cs="Arial"/>
          <w:szCs w:val="24"/>
        </w:rPr>
        <w:t xml:space="preserve">HIV/AIDS in Indonesia has been reported by 498 (97%) districts and cities out of 514 districts and cities in Indonesia. The number of HIV cases reported from 2005 to March 2021 tends to increase every year. The five provinces with the highest number of HIV/AIDS are DKI Jakarta (71,473), East Java (65,274), West Java (46,996), Central Java (39,978), and Papua (39,419). Meanwhile, the five provinces with the highest number of AIDS are Papua (24,483), East Java (21,445), Central Java (13,418), DKI Jakarta (10,799), and Bali (9,125) </w:t>
      </w:r>
      <w:r w:rsidRPr="003D3979">
        <w:rPr>
          <w:rFonts w:ascii="Arial" w:hAnsi="Arial" w:cs="Arial"/>
          <w:szCs w:val="24"/>
        </w:rPr>
        <w:fldChar w:fldCharType="begin" w:fldLock="1"/>
      </w:r>
      <w:r w:rsidR="006A1E43">
        <w:rPr>
          <w:rFonts w:ascii="Arial" w:hAnsi="Arial" w:cs="Arial"/>
          <w:szCs w:val="24"/>
        </w:rPr>
        <w:instrText>ADDIN CSL_CITATION {"citationItems":[{"id":"ITEM-1","itemData":{"author":[{"dropping-particle":"","family":"Ditjen P2P","given":"","non-dropping-particle":"","parse-names":false,"suffix":""}],"id":"ITEM-1","issued":{"date-parts":[["2021"]]},"title":"Laporan Perkembangan HIV AIDS &amp; Penyakit lnfeksi Menular Seksual (PIMS) Triwulan I Tahun 2021","type":"report"},"uris":["http://www.mendeley.com/documents/?uuid=36859603-ba86-38c2-aed9-4f390d6d6cb0"]}],"mendeley":{"formattedCitation":"(8)","plainTextFormattedCitation":"(8)","previouslyFormattedCitation":"(8)"},"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8)</w:t>
      </w:r>
      <w:r w:rsidRPr="003D3979">
        <w:rPr>
          <w:rFonts w:ascii="Arial" w:hAnsi="Arial" w:cs="Arial"/>
          <w:szCs w:val="24"/>
        </w:rPr>
        <w:fldChar w:fldCharType="end"/>
      </w:r>
      <w:r w:rsidRPr="003D3979">
        <w:rPr>
          <w:rFonts w:ascii="Arial" w:hAnsi="Arial" w:cs="Arial"/>
          <w:szCs w:val="24"/>
        </w:rPr>
        <w:t xml:space="preserve">. </w:t>
      </w:r>
    </w:p>
    <w:p w14:paraId="4613FE97" w14:textId="2DEF4D6E" w:rsidR="003D3979" w:rsidRPr="003D3979" w:rsidRDefault="003D3979" w:rsidP="003D3979">
      <w:pPr>
        <w:spacing w:after="0" w:line="360" w:lineRule="auto"/>
        <w:ind w:firstLine="426"/>
        <w:jc w:val="both"/>
        <w:rPr>
          <w:rFonts w:ascii="Arial" w:hAnsi="Arial" w:cs="Arial"/>
          <w:szCs w:val="24"/>
        </w:rPr>
      </w:pPr>
      <w:r w:rsidRPr="003D3979">
        <w:rPr>
          <w:rFonts w:ascii="Arial" w:hAnsi="Arial" w:cs="Arial"/>
          <w:szCs w:val="24"/>
        </w:rPr>
        <w:t xml:space="preserve">The prevalence of HIV in pregnant women in the South African region as one of the countries with a high number of HIV sufferers reaches 30% </w:t>
      </w:r>
      <w:r w:rsidRPr="003D3979">
        <w:rPr>
          <w:rFonts w:ascii="Arial" w:hAnsi="Arial" w:cs="Arial"/>
          <w:szCs w:val="24"/>
        </w:rPr>
        <w:fldChar w:fldCharType="begin" w:fldLock="1"/>
      </w:r>
      <w:r w:rsidR="006A1E43">
        <w:rPr>
          <w:rFonts w:ascii="Arial" w:hAnsi="Arial" w:cs="Arial"/>
          <w:szCs w:val="24"/>
        </w:rPr>
        <w:instrText>ADDIN CSL_CITATION {"citationItems":[{"id":"ITEM-1","itemData":{"DOI":"10.1371/journal.pone.0271564","ISBN":"1111111111","ISSN":"19326203","PMID":"35862306","abstract":"Objectives The UNAIDS 95-95-95 global targets for epidemic control aim to ensure by 2030 that 95% of HIV-positive people know their HIV status, 95% of people diagnosed with HIV receive sustained antiretroviral therapy (ART), and 95% of people on ART have viral suppression. While data on the first and second 95 targets are routinely reported nationally, data on the third 95 target are not available for pregnant women in South Africa. The lack of data on the third 95 target limits the inclusion of low viral suppression as one of the contributing factors in MTCT root cause analyses. This study assessed progress towards the 95-95-95 targets among pregnant women between the ages of 15–49 years attending public health facilities in South Africa. Method Data were obtained from two consecutive national cross-sectional antenatal HIV sentinel surveys conducted between 1 October and 15 November in both 2017 and 2019. In each survey, data on age, knowledge of HIV status, ART initiation, and geographical location (province) were extracted from medical records. A blood specimen was collected from each woman and tested for HIV. Viral load tests were performed on HIV-positive specimens. Descriptive and multiple logistic regression analyses were performed to examine association between province and viral suppression (defined as viral load &lt;50 copies/mL) using the combined dataset (i.e., both 2017 and 2019 data combined). All analyses considered the survey design. Results Of 10 065 and 11 321 HIV-positive women included in the 2017 and 2019 surveys, respectively, 96.0% (95% confidence interval (CI): 95.6–96.4%) and 97.6% (95% CI: 97.3–97.8%) knew their HIV-positive status; 86.6% (95% CI: 85.9–87.3%) and 96.0% (95% CI: 95.6–96.4%) of those who knew their HIV status were receiving ART; while 64.2% (95% CI: 63.2–65.2%) and 66.0% (95% CI: 65.1–66.8%) of those receiving ART were virally suppressed. Achievement of the third 95 target significantly varied by province ranging from 33.9–72.6% in 2017 and 43.4–77.3% in 2019. Knowledge of HIV-positive status, ART initiation, and viral suppression increased in both 15–24 and 25–49 year age groups between 2017 and 2019. In a multivariable analysis adjusting for survey year, gravidity, and education, the odds of viral suppression significantly varied by province (except KwaZulu-Natal and Western Cape, other provinces were less likely to attain viral suppression compared to Gauteng), age (adjusted odds ratio (AOR) for 15–24 years vs 25…","author":[{"dropping-particle":"","family":"Woldesenbet","given":"Selamawit","non-dropping-particle":"","parse-names":false,"suffix":""},{"dropping-particle":"","family":"Cheyip","given":"Mireille","non-dropping-particle":"","parse-names":false,"suffix":""},{"dropping-particle":"","family":"Lombard","given":"Carl","non-dropping-particle":"","parse-names":false,"suffix":""},{"dropping-particle":"","family":"Manda","given":"Samuel","non-dropping-particle":"","parse-names":false,"suffix":""},{"dropping-particle":"","family":"Ayalew","given":"Kassahun","non-dropping-particle":"","parse-names":false,"suffix":""},{"dropping-particle":"","family":"Kufa","given":"Tendesayi","non-dropping-particle":"","parse-names":false,"suffix":""},{"dropping-particle":"","family":"Puren","given":"Adrian","non-dropping-particle":"","parse-names":false,"suffix":""}],"container-title":"PLoS ONE","id":"ITEM-1","issue":"7 July","issued":{"date-parts":[["2022"]]},"page":"1-16","title":"Progress towards the UNAIDS 95-95-95 targets among pregnant women in South Africa: Results from the 2017 and 2019 national Antenatal HIV Sentinel Surveys","type":"article-journal","volume":"17"},"uris":["http://www.mendeley.com/documents/?uuid=39d8d48a-563d-43fb-ac4e-6c455635de90"]}],"mendeley":{"formattedCitation":"(9)","plainTextFormattedCitation":"(9)","previouslyFormattedCitation":"(9)"},"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9)</w:t>
      </w:r>
      <w:r w:rsidRPr="003D3979">
        <w:rPr>
          <w:rFonts w:ascii="Arial" w:hAnsi="Arial" w:cs="Arial"/>
          <w:szCs w:val="24"/>
        </w:rPr>
        <w:fldChar w:fldCharType="end"/>
      </w:r>
      <w:r w:rsidRPr="003D3979">
        <w:rPr>
          <w:rFonts w:ascii="Arial" w:hAnsi="Arial" w:cs="Arial"/>
          <w:szCs w:val="24"/>
        </w:rPr>
        <w:t xml:space="preserve">. HIV screening in pregnant women during antenatal check-ups has been implemented as one of the programs to prevent HIV transmission from mother to fetus. Approximately 18% to 37% of women living with HIV are diagnosed during pregnancy </w:t>
      </w:r>
      <w:r w:rsidRPr="003D3979">
        <w:rPr>
          <w:rFonts w:ascii="Arial" w:hAnsi="Arial" w:cs="Arial"/>
          <w:szCs w:val="24"/>
        </w:rPr>
        <w:fldChar w:fldCharType="begin" w:fldLock="1"/>
      </w:r>
      <w:r w:rsidR="006A1E43">
        <w:rPr>
          <w:rFonts w:ascii="Arial" w:hAnsi="Arial" w:cs="Arial"/>
          <w:szCs w:val="24"/>
        </w:rPr>
        <w:instrText>ADDIN CSL_CITATION {"citationItems":[{"id":"ITEM-1","itemData":{"DOI":"10.1136/bmjopen-2018-027761","ISSN":"20446055","PMID":"31619417","abstract":"Introduction The success of combination antiretroviral therapy has decreased the risk of perinatal HIV transmission and normalised pregnancy in women living with HIV (WLWH). Despite these advances, WLWH still face complex medical and psychosocial issues during pregnancy and postpartum, and there is a gap of knowledge on the experiences of becoming and being a mother living with HIV in today's context. The overall aim of this study is to investigate psychosocial outcomes and experiences of WLWH in Scandinavia during pregnancy and early motherhood. Methods and analysis This is a multicentre longitudinal convergent mixed methods study consisting of a quantitative survey study, a qualitative interview study and a mixed methods analysis. The survey study aims to examine psychosocial outcomes of WLWH across the pregnancy - postpartum trajectory. Participants are pregnant WLWH living in Scandinavia. Two control groups of HIV-negative pregnant women and non-pregnant WLWH are also included. Data is collected in the third trimester, 3 and 6 months postpartum using standardised questionnaires. Statistical analysis will assess changes over time and identify predictors of adverse outcomes. The interview study seeks to understand experiences of pregnancy and becoming a mother while living with HIV. Pregnant WLWH who are enrolled in the survey study will be asked to participate in individual interviews in the third trimester and 6 months postpartum. Data will be analysed using narrative analysis. The survey and interview results will be merged in a mixed methods analysis to assess confirmation, expansion or discordance between the data sets. Ethics and dissemination Approval from the Danish Data Protection Agency (VD-2018-253), and the Finnish and Swedish Ethics Committees have been obtained (HUS/1330/2019 and Dnr: 2019-04451, respectively). Study results will be disseminated to patient organisations, through publications in peer-reviewed journals and at scientific conferences.","author":[{"dropping-particle":"","family":"Moseholm","given":"Ellen","non-dropping-particle":"","parse-names":false,"suffix":""},{"dropping-particle":"","family":"Fetters","given":"Micheal D.","non-dropping-particle":"","parse-names":false,"suffix":""},{"dropping-particle":"","family":"Aho","given":"Inka","non-dropping-particle":"","parse-names":false,"suffix":""},{"dropping-particle":"","family":"Mellgren","given":"Aasa","non-dropping-particle":"","parse-names":false,"suffix":""},{"dropping-particle":"","family":"Johansen","given":"Isik S.","non-dropping-particle":"","parse-names":false,"suffix":""},{"dropping-particle":"","family":"Storgaard","given":"Merete","non-dropping-particle":"","parse-names":false,"suffix":""},{"dropping-particle":"","family":"Pedersen","given":"Gitte","non-dropping-particle":"","parse-names":false,"suffix":""},{"dropping-particle":"","family":"Katzenstein","given":"Terese L.","non-dropping-particle":"","parse-names":false,"suffix":""},{"dropping-particle":"","family":"Weis","given":"Nina","non-dropping-particle":"","parse-names":false,"suffix":""}],"container-title":"BMJ Open","id":"ITEM-1","issue":"10","issued":{"date-parts":[["2019"]]},"page":"1-10","title":"Study protocol: Becoming and being a mother living with HIV - A multicentre longitudinal mixed methods study among pregnant women living with HIV, non-pregnant women living with HIV and pregnant women not living with HIV in a high-income setting (the 2B M","type":"article-journal","volume":"9"},"uris":["http://www.mendeley.com/documents/?uuid=daa481b7-1490-4be9-bfe2-cccf1a88fa3e"]}],"mendeley":{"formattedCitation":"(10)","plainTextFormattedCitation":"(10)","previouslyFormattedCitation":"(10)"},"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10)</w:t>
      </w:r>
      <w:r w:rsidRPr="003D3979">
        <w:rPr>
          <w:rFonts w:ascii="Arial" w:hAnsi="Arial" w:cs="Arial"/>
          <w:szCs w:val="24"/>
        </w:rPr>
        <w:fldChar w:fldCharType="end"/>
      </w:r>
      <w:r w:rsidRPr="003D3979">
        <w:rPr>
          <w:rFonts w:ascii="Arial" w:hAnsi="Arial" w:cs="Arial"/>
          <w:szCs w:val="24"/>
        </w:rPr>
        <w:t xml:space="preserve">. In 2019, there were 85% of HIV-positive pregnant women receiving antiretroviral treatment </w:t>
      </w:r>
      <w:r w:rsidRPr="003D3979">
        <w:rPr>
          <w:rFonts w:ascii="Arial" w:hAnsi="Arial" w:cs="Arial"/>
          <w:i/>
          <w:szCs w:val="24"/>
        </w:rPr>
        <w:fldChar w:fldCharType="begin" w:fldLock="1"/>
      </w:r>
      <w:r w:rsidR="006A1E43">
        <w:rPr>
          <w:rFonts w:ascii="Arial" w:hAnsi="Arial" w:cs="Arial"/>
          <w:i/>
          <w:szCs w:val="24"/>
        </w:rPr>
        <w:instrText>ADDIN CSL_CITATION {"citationItems":[{"id":"ITEM-1","itemData":{"DOI":"10.1371/journal.pone.0271564","ISBN":"1111111111","ISSN":"19326203","PMID":"35862306","abstract":"Objectives The UNAIDS 95-95-95 global targets for epidemic control aim to ensure by 2030 that 95% of HIV-positive people know their HIV status, 95% of people diagnosed with HIV receive sustained antiretroviral therapy (ART), and 95% of people on ART have viral suppression. While data on the first and second 95 targets are routinely reported nationally, data on the third 95 target are not available for pregnant women in South Africa. The lack of data on the third 95 target limits the inclusion of low viral suppression as one of the contributing factors in MTCT root cause analyses. This study assessed progress towards the 95-95-95 targets among pregnant women between the ages of 15–49 years attending public health facilities in South Africa. Method Data were obtained from two consecutive national cross-sectional antenatal HIV sentinel surveys conducted between 1 October and 15 November in both 2017 and 2019. In each survey, data on age, knowledge of HIV status, ART initiation, and geographical location (province) were extracted from medical records. A blood specimen was collected from each woman and tested for HIV. Viral load tests were performed on HIV-positive specimens. Descriptive and multiple logistic regression analyses were performed to examine association between province and viral suppression (defined as viral load &lt;50 copies/mL) using the combined dataset (i.e., both 2017 and 2019 data combined). All analyses considered the survey design. Results Of 10 065 and 11 321 HIV-positive women included in the 2017 and 2019 surveys, respectively, 96.0% (95% confidence interval (CI): 95.6–96.4%) and 97.6% (95% CI: 97.3–97.8%) knew their HIV-positive status; 86.6% (95% CI: 85.9–87.3%) and 96.0% (95% CI: 95.6–96.4%) of those who knew their HIV status were receiving ART; while 64.2% (95% CI: 63.2–65.2%) and 66.0% (95% CI: 65.1–66.8%) of those receiving ART were virally suppressed. Achievement of the third 95 target significantly varied by province ranging from 33.9–72.6% in 2017 and 43.4–77.3% in 2019. Knowledge of HIV-positive status, ART initiation, and viral suppression increased in both 15–24 and 25–49 year age groups between 2017 and 2019. In a multivariable analysis adjusting for survey year, gravidity, and education, the odds of viral suppression significantly varied by province (except KwaZulu-Natal and Western Cape, other provinces were less likely to attain viral suppression compared to Gauteng), age (adjusted odds ratio (AOR) for 15–24 years vs 25…","author":[{"dropping-particle":"","family":"Woldesenbet","given":"Selamawit","non-dropping-particle":"","parse-names":false,"suffix":""},{"dropping-particle":"","family":"Cheyip","given":"Mireille","non-dropping-particle":"","parse-names":false,"suffix":""},{"dropping-particle":"","family":"Lombard","given":"Carl","non-dropping-particle":"","parse-names":false,"suffix":""},{"dropping-particle":"","family":"Manda","given":"Samuel","non-dropping-particle":"","parse-names":false,"suffix":""},{"dropping-particle":"","family":"Ayalew","given":"Kassahun","non-dropping-particle":"","parse-names":false,"suffix":""},{"dropping-particle":"","family":"Kufa","given":"Tendesayi","non-dropping-particle":"","parse-names":false,"suffix":""},{"dropping-particle":"","family":"Puren","given":"Adrian","non-dropping-particle":"","parse-names":false,"suffix":""}],"container-title":"PLoS ONE","id":"ITEM-1","issue":"7 July","issued":{"date-parts":[["2022"]]},"page":"1-16","title":"Progress towards the UNAIDS 95-95-95 targets among pregnant women in South Africa: Results from the 2017 and 2019 national Antenatal HIV Sentinel Surveys","type":"article-journal","volume":"17"},"uris":["http://www.mendeley.com/documents/?uuid=39d8d48a-563d-43fb-ac4e-6c455635de90"]}],"mendeley":{"formattedCitation":"(9)","plainTextFormattedCitation":"(9)","previouslyFormattedCitation":"(9)"},"properties":{"noteIndex":0},"schema":"https://github.com/citation-style-language/schema/raw/master/csl-citation.json"}</w:instrText>
      </w:r>
      <w:r w:rsidRPr="003D3979">
        <w:rPr>
          <w:rFonts w:ascii="Arial" w:hAnsi="Arial" w:cs="Arial"/>
          <w:i/>
          <w:szCs w:val="24"/>
        </w:rPr>
        <w:fldChar w:fldCharType="separate"/>
      </w:r>
      <w:r w:rsidR="00E11C92" w:rsidRPr="00E11C92">
        <w:rPr>
          <w:rFonts w:ascii="Arial" w:hAnsi="Arial" w:cs="Arial"/>
          <w:noProof/>
          <w:szCs w:val="24"/>
        </w:rPr>
        <w:t>(9)</w:t>
      </w:r>
      <w:r w:rsidRPr="003D3979">
        <w:rPr>
          <w:rFonts w:ascii="Arial" w:hAnsi="Arial" w:cs="Arial"/>
          <w:i/>
          <w:szCs w:val="24"/>
        </w:rPr>
        <w:fldChar w:fldCharType="end"/>
      </w:r>
      <w:r w:rsidRPr="003D3979">
        <w:rPr>
          <w:rFonts w:ascii="Arial" w:hAnsi="Arial" w:cs="Arial"/>
          <w:i/>
          <w:szCs w:val="24"/>
        </w:rPr>
        <w:t>.</w:t>
      </w:r>
      <w:r w:rsidRPr="003D3979">
        <w:rPr>
          <w:rFonts w:ascii="Arial" w:hAnsi="Arial" w:cs="Arial"/>
          <w:szCs w:val="24"/>
        </w:rPr>
        <w:t xml:space="preserve"> In the period January - March 2021, the percentage of pregnant women with HIV / AIDS in Indonesia was 20.9%, where 520,974 pregnant women took an HIV test, and 1,590 pregnant women were found to be HIV positive and 395 people received antiretroviral treatment. In addition, the number of babies born to HIV-positive mothers was 99 babies and 7 babies were confirmed HIV- positive </w:t>
      </w:r>
      <w:r w:rsidRPr="003D3979">
        <w:rPr>
          <w:rFonts w:ascii="Arial" w:hAnsi="Arial" w:cs="Arial"/>
          <w:szCs w:val="24"/>
        </w:rPr>
        <w:fldChar w:fldCharType="begin" w:fldLock="1"/>
      </w:r>
      <w:r w:rsidR="006A1E43">
        <w:rPr>
          <w:rFonts w:ascii="Arial" w:hAnsi="Arial" w:cs="Arial"/>
          <w:szCs w:val="24"/>
        </w:rPr>
        <w:instrText>ADDIN CSL_CITATION {"citationItems":[{"id":"ITEM-1","itemData":{"author":[{"dropping-particle":"","family":"Ditjen P2P","given":"","non-dropping-particle":"","parse-names":false,"suffix":""}],"id":"ITEM-1","issued":{"date-parts":[["2021"]]},"title":"Laporan Perkembangan HIV AIDS &amp; Penyakit lnfeksi Menular Seksual (PIMS) Triwulan I Tahun 2021","type":"report"},"uris":["http://www.mendeley.com/documents/?uuid=36859603-ba86-38c2-aed9-4f390d6d6cb0"]}],"mendeley":{"formattedCitation":"(8)","plainTextFormattedCitation":"(8)","previouslyFormattedCitation":"(8)"},"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8)</w:t>
      </w:r>
      <w:r w:rsidRPr="003D3979">
        <w:rPr>
          <w:rFonts w:ascii="Arial" w:hAnsi="Arial" w:cs="Arial"/>
          <w:szCs w:val="24"/>
        </w:rPr>
        <w:fldChar w:fldCharType="end"/>
      </w:r>
      <w:r w:rsidRPr="003D3979">
        <w:rPr>
          <w:rFonts w:ascii="Arial" w:hAnsi="Arial" w:cs="Arial"/>
          <w:szCs w:val="24"/>
        </w:rPr>
        <w:t>.</w:t>
      </w:r>
    </w:p>
    <w:p w14:paraId="081ABCE0" w14:textId="7F48BF96" w:rsidR="003D3979" w:rsidRPr="003D3979" w:rsidRDefault="003D3979" w:rsidP="003D3979">
      <w:pPr>
        <w:spacing w:after="0" w:line="360" w:lineRule="auto"/>
        <w:ind w:firstLine="426"/>
        <w:jc w:val="both"/>
        <w:rPr>
          <w:rFonts w:ascii="Arial" w:hAnsi="Arial" w:cs="Arial"/>
          <w:szCs w:val="24"/>
        </w:rPr>
      </w:pPr>
      <w:r w:rsidRPr="003D3979">
        <w:rPr>
          <w:rFonts w:ascii="Arial" w:hAnsi="Arial" w:cs="Arial"/>
          <w:szCs w:val="24"/>
        </w:rPr>
        <w:t xml:space="preserve">Based on research that women often face challenges that prevent them from adhering to treatment because they experience stigma and discrimination, as well as fear of disclosure </w:t>
      </w:r>
      <w:r w:rsidRPr="003D3979">
        <w:rPr>
          <w:rFonts w:ascii="Arial" w:hAnsi="Arial" w:cs="Arial"/>
          <w:szCs w:val="24"/>
        </w:rPr>
        <w:fldChar w:fldCharType="begin" w:fldLock="1"/>
      </w:r>
      <w:r w:rsidR="006A1E43">
        <w:rPr>
          <w:rFonts w:ascii="Arial" w:hAnsi="Arial" w:cs="Arial"/>
          <w:szCs w:val="24"/>
        </w:rPr>
        <w:instrText>ADDIN CSL_CITATION {"citationItems":[{"id":"ITEM-1","itemData":{"DOI":"10.1371/journal.pone.0176256","ISBN":"1111111111","ISSN":"19326203","PMID":"28459866","abstract":"The complexities of navigating pregnancy while living with HIV predispose women to additional stress. Finding ways to minimize psychosocial challenges during the perinatal period may maximize the well-being of mothers living with HIV and their children. The goal of this study was to explore psychosocial challenges experienced by women living with HIV (WLWH) during pregnancy and the postpartum. We conducted individual in-depth interviews with 20 WLWH recruited from an HIV treatment cohort study in Mbarara, Uganda as part of a larger study exploring perinatal depression. We conducted content analyses to identify themes related to challenges of WLWH during pregnancy and the postpartum. Participants had a median age of 33 years [IQR: 28-35], a median of 3 living children [IQR: 2-5], and 95% had achieved HIV-RNA suppression. Challenges were organized around the following themes: HIV-related stigma from health professionals, HIV status disclosure dilemma, unintended pregnancy and intimate partner violence, HIV and environmental structural barriers and distress and fear related to maternal and child health. Stigma centered on discrimination by health care professionals and personal shame associated with being pregnant as a WLWH. This led to difficulty engaging in HIV care, particularly when coupled with structural barriers, such as lack of transportation to clinic. Participants experienced intimate partner violence and lacked support from their partners and family members. Distress and fear about the health and uncertainty about the future of the unborn baby due to maternal deteriorating physical health was common. The perinatal period is a time of stress for WLWH. Challenges experienced by WLWH may compromise successful engagement in HIV care and may reduce quality of life for women and their children. Strategies aimed at alleviating the challenges of WLWH should involve the larger structural environment including partners, family and community member as well as policy makers, funders and program implementers to work together for the common cause. These consolidated efforts may not only lower the risk of psychological distress but has potential to create long lasting solutions to benefit the wider community.","author":[{"dropping-particle":"","family":"Ashaba","given":"Scholastic","non-dropping-particle":"","parse-names":false,"suffix":""},{"dropping-particle":"","family":"Kaida","given":"Angela","non-dropping-particle":"","parse-names":false,"suffix":""},{"dropping-particle":"","family":"Coleman","given":"Jessica N.","non-dropping-particle":"","parse-names":false,"suffix":""},{"dropping-particle":"","family":"Burns","given":"Bridget F.","non-dropping-particle":"","parse-names":false,"suffix":""},{"dropping-particle":"","family":"Dunkley","given":"Emma","non-dropping-particle":"","parse-names":false,"suffix":""},{"dropping-particle":"","family":"O'Neil","given":"Kasey","non-dropping-particle":"","parse-names":false,"suffix":""},{"dropping-particle":"","family":"Kastner","given":"Jasmine","non-dropping-particle":"","parse-names":false,"suffix":""},{"dropping-particle":"","family":"Sanyu","given":"Naomi","non-dropping-particle":"","parse-names":false,"suffix":""},{"dropping-particle":"","family":"Akatukwasa","given":"Cecilia","non-dropping-particle":"","parse-names":false,"suffix":""},{"dropping-particle":"","family":"Bangsberg","given":"David R.","non-dropping-particle":"","parse-names":false,"suffix":""},{"dropping-particle":"","family":"Matthews","given":"Lynn T.","non-dropping-particle":"","parse-names":false,"suffix":""},{"dropping-particle":"","family":"Psaros","given":"Christina","non-dropping-particle":"","parse-names":false,"suffix":""}],"container-title":"PLoS ONE","id":"ITEM-1","issue":"5","issued":{"date-parts":[["2017"]]},"page":"1-15","title":"Psychosocial challenges facing women living with HIV during the perinatal period in rural Uganda","type":"article-journal","volume":"12"},"uris":["http://www.mendeley.com/documents/?uuid=286a8ead-9fde-4558-aeaf-2a570d3ab06e"]}],"mendeley":{"formattedCitation":"(11)","plainTextFormattedCitation":"(11)","previouslyFormattedCitation":"(11)"},"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11)</w:t>
      </w:r>
      <w:r w:rsidRPr="003D3979">
        <w:rPr>
          <w:rFonts w:ascii="Arial" w:hAnsi="Arial" w:cs="Arial"/>
          <w:szCs w:val="24"/>
        </w:rPr>
        <w:fldChar w:fldCharType="end"/>
      </w:r>
      <w:r w:rsidRPr="003D3979">
        <w:rPr>
          <w:rFonts w:ascii="Arial" w:hAnsi="Arial" w:cs="Arial"/>
          <w:szCs w:val="24"/>
        </w:rPr>
        <w:t xml:space="preserve">. Prenatal anxiety was found to be higher in women with HIV and there was no difference after delivery. Postpartum anxiety was predicted as a cause of postpartum depression among women with HIV </w:t>
      </w:r>
      <w:r w:rsidRPr="003D3979">
        <w:rPr>
          <w:rFonts w:ascii="Arial" w:hAnsi="Arial" w:cs="Arial"/>
          <w:szCs w:val="24"/>
        </w:rPr>
        <w:fldChar w:fldCharType="begin" w:fldLock="1"/>
      </w:r>
      <w:r w:rsidR="006A1E43">
        <w:rPr>
          <w:rFonts w:ascii="Arial" w:hAnsi="Arial" w:cs="Arial"/>
          <w:szCs w:val="24"/>
        </w:rPr>
        <w:instrText>ADDIN CSL_CITATION {"citationItems":[{"id":"ITEM-1","itemData":{"DOI":"10.1016/j.whi.2015.04.003","ISSN":"18784321","PMID":"26093677","abstract":"Background: Untreated depression and anxiety during the perinatal period have significant consequences on maternal and infant health; however, few studies have examined perinatal depression and perinatal anxiety in women with human immunodeficiency virus (HIV) infection. The current study prospectively examined the prevalence of prenatal and postpartum depression and anxiety, and emotional support from family and friends, as well as childhood sexual abuse in women with and without HIV infection. Methods: Between July 2009 and January 2013, 258 pregnant women receiving care in a Philadelphia hospital were enrolled, with 162 completing both the prenatal and postpartum portions of the study. The Center for Epidemiological Studies-Depression Scale (CES-D), and the State-Trait Anxiety Inventory for Adults were used to measure depression and anxiety symptoms, respectively. An independent samples t test and multiple linear regressions were used to determine associations among depression, anxiety, and pregnancy-related variables. Results: Forty-nine participants (30%) were living with HIV; 113 (70%) were HIV negative. CES-D scores did not differ prenatally (p = 131) or postpartum (p = 156) between women with and without HIV. Prenatal state anxiety scores were higher in women with HIV (p = 02) but there were no differences postpartum (p = 432). In a multiple linear regression, trait anxiety predicted postpartum anxiety in the full sample (p &lt; .001) and childhood sexual abuse predicted postpartum depression among women with HIV (p = 021). Conclusions: These findings highlight the importance of identifying and treating perinatal depression and anxiety early in the prenatal period. Results also emphasize the need for providers to be aware of childhood sexual abuse as a potential correlate for depression in women with HIV.","author":[{"dropping-particle":"","family":"Aaron","given":"Erika","non-dropping-particle":"","parse-names":false,"suffix":""},{"dropping-particle":"","family":"Bonacquisti","given":"Alexa","non-dropping-particle":"","parse-names":false,"suffix":""},{"dropping-particle":"","family":"Geller","given":"Pamela A.","non-dropping-particle":"","parse-names":false,"suffix":""},{"dropping-particle":"","family":"Polansky","given":"Marcia","non-dropping-particle":"","parse-names":false,"suffix":""}],"container-title":"Women's Health Issues","id":"ITEM-1","issue":"5","issued":{"date-parts":[["2015"]]},"page":"579-585","publisher":"Jacobs Institute of Women's Health","title":"Perinatal Depression and Anxiety in Women with and without Human Immunodeficiency Virus Infection","type":"article-journal","volume":"25"},"uris":["http://www.mendeley.com/documents/?uuid=117956ef-0880-479f-a2b0-6ab0eb64da2e"]}],"mendeley":{"formattedCitation":"(12)","plainTextFormattedCitation":"(12)","previouslyFormattedCitation":"(12)"},"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12)</w:t>
      </w:r>
      <w:r w:rsidRPr="003D3979">
        <w:rPr>
          <w:rFonts w:ascii="Arial" w:hAnsi="Arial" w:cs="Arial"/>
          <w:szCs w:val="24"/>
        </w:rPr>
        <w:fldChar w:fldCharType="end"/>
      </w:r>
      <w:r w:rsidRPr="003D3979">
        <w:rPr>
          <w:rFonts w:ascii="Arial" w:hAnsi="Arial" w:cs="Arial"/>
          <w:szCs w:val="24"/>
        </w:rPr>
        <w:t xml:space="preserve">. According to Yousuf et. al., 2020 symptoms of depression and anxiety are always found among women living with HIV, because emotional disturbances related to acceptance or attention obtained from the public are not appropriate </w:t>
      </w:r>
      <w:r w:rsidRPr="003D3979">
        <w:rPr>
          <w:rFonts w:ascii="Arial" w:hAnsi="Arial" w:cs="Arial"/>
          <w:szCs w:val="24"/>
        </w:rPr>
        <w:fldChar w:fldCharType="begin" w:fldLock="1"/>
      </w:r>
      <w:r w:rsidR="006A1E43">
        <w:rPr>
          <w:rFonts w:ascii="Arial" w:hAnsi="Arial" w:cs="Arial"/>
          <w:szCs w:val="24"/>
        </w:rPr>
        <w:instrText>ADDIN CSL_CITATION {"citationItems":[{"id":"ITEM-1","itemData":{"DOI":"10.2174/1745017902016010059","ISSN":"1745-0179","abstract":"Introduction: It has been found that HIV positive women are becoming increasingly affected by various illnesses, including Common Mental Disorders (CMDs) such as depression. Such comorbidity escalates the disease progression to the severe stage and commonly hinders treatment adherence. This study determined the prevalence of anxiety and depression amidst women living with HIV. Method(s): Based on a cross-sectional and facility-based study, 357 HIV positive women were recruited using the systematic sampling technique from two public hospitals in Jijiga town, Ethiopia. The Hospital Anxiety and Depression Scale (HADS) was administered for screening, and followed by a pre-tested questionnaire that comprised of Perceived Social Support and HIV stigma. Result(s): The results revealed that the prevalence of both anxiety and depression amidst HIV positive women was 28.9% and 32.5%, respectively. In the multivariate analysis, it was discovered that lack of formal education, being divorced, unemployed, and earning a monthly income less than 1400 ETB (37.5 USD) were significantly associated with depression. Women with symptomatic HIV clinical stage III (AOR =2.06, 95% C.I (0.75-5.61), with CD4 cell count below 250 (AOR = 1.14, 95% C.I (0.57-2.28), and with co-infections (AOR= 1.04, 95% C.I (0.40-2.71) also suffered from depression. Conclusion(s): The study outcomes show that the prevalence of depression in women with HIV was 32.5%, but they were more likely to be depressed if they were illiterate, divorced, unemployed or had a financial burden. In addition, HIV positive women with less CD4 cell count and in the final clinical stage or suffered from a co-infection were also associated with depressive symptoms. This signifies the public health implications of psychological and cognitive morbidities of the illness among these women with chronic illnesses. Hence, future mental health interventions and HIV care should be integrated with substantial emphasis given to vulnerable groups, including HIV positive women.Copyright © 2020 Yousuf et al.","author":[{"dropping-particle":"","family":"Yousuf","given":"Abdilahi","non-dropping-particle":"","parse-names":false,"suffix":""},{"dropping-particle":"","family":"Musa","given":"Ramli","non-dropping-particle":"","parse-names":false,"suffix":""},{"dropping-particle":"","family":"Isa","given":"Muhammad Lokman Md.","non-dropping-particle":"","parse-names":false,"suffix":""},{"dropping-particle":"","family":"Arifin","given":"Siti Roshaidai Mohd","non-dropping-particle":"","parse-names":false,"suffix":""}],"container-title":"Clinical Practice &amp; Epidemiology in Mental Health","id":"ITEM-1","issue":"1","issued":{"date-parts":[["2020"]]},"page":"59-66","title":"Anxiety and Depression Among Women Living with HIV: Prevalence and Correlations","type":"article-journal","volume":"16"},"uris":["http://www.mendeley.com/documents/?uuid=7fa14f80-eecd-4a48-aa36-6740ea72182d"]}],"mendeley":{"formattedCitation":"(13)","plainTextFormattedCitation":"(13)","previouslyFormattedCitation":"(13)"},"properties":{"noteIndex":0},"schema":"https://github.com/citation-style-language/schema/raw/master/csl-citation.json"}</w:instrText>
      </w:r>
      <w:r w:rsidRPr="003D3979">
        <w:rPr>
          <w:rFonts w:ascii="Arial" w:hAnsi="Arial" w:cs="Arial"/>
          <w:szCs w:val="24"/>
        </w:rPr>
        <w:fldChar w:fldCharType="separate"/>
      </w:r>
      <w:r w:rsidR="00E11C92" w:rsidRPr="00E11C92">
        <w:rPr>
          <w:rFonts w:ascii="Arial" w:hAnsi="Arial" w:cs="Arial"/>
          <w:noProof/>
          <w:szCs w:val="24"/>
        </w:rPr>
        <w:t>(13)</w:t>
      </w:r>
      <w:r w:rsidRPr="003D3979">
        <w:rPr>
          <w:rFonts w:ascii="Arial" w:hAnsi="Arial" w:cs="Arial"/>
          <w:szCs w:val="24"/>
        </w:rPr>
        <w:fldChar w:fldCharType="end"/>
      </w:r>
      <w:r w:rsidRPr="003D3979">
        <w:rPr>
          <w:rFonts w:ascii="Arial" w:hAnsi="Arial" w:cs="Arial"/>
          <w:szCs w:val="24"/>
        </w:rPr>
        <w:t>. Therefore, it can be said that women have more difficulty accepting their HIV status and bear a heavier burden than men.</w:t>
      </w:r>
    </w:p>
    <w:p w14:paraId="6FF6C448" w14:textId="2FD277B1" w:rsidR="00672EF3" w:rsidRPr="003D3979" w:rsidRDefault="003D3979" w:rsidP="003D3979">
      <w:pPr>
        <w:spacing w:after="0" w:line="360" w:lineRule="auto"/>
        <w:ind w:firstLine="426"/>
        <w:jc w:val="both"/>
        <w:rPr>
          <w:rFonts w:ascii="Arial" w:hAnsi="Arial" w:cs="Arial"/>
          <w:color w:val="000000"/>
        </w:rPr>
      </w:pPr>
      <w:r w:rsidRPr="003D3979">
        <w:rPr>
          <w:rFonts w:ascii="Arial" w:hAnsi="Arial" w:cs="Arial"/>
          <w:szCs w:val="24"/>
        </w:rPr>
        <w:lastRenderedPageBreak/>
        <w:t>In his research, Ashaba et al., 2017 recommended that to reduce the risk of psychological distress in women, especially during the perinatal period, psychosocial challenges that interfere with women's ability to engage in HIV care and adhere to antiretrovirals should be explored and then addressed at the community level. Based on this, researchers felt the need to explore information related to psychological distress in pregnant women undergoing antiretroviral therapy</w:t>
      </w:r>
      <w:r w:rsidR="00480587">
        <w:rPr>
          <w:rFonts w:ascii="Arial" w:hAnsi="Arial" w:cs="Arial"/>
          <w:szCs w:val="24"/>
          <w:lang w:val="id-ID"/>
        </w:rPr>
        <w:t xml:space="preserve"> </w:t>
      </w:r>
      <w:r w:rsidR="00480587">
        <w:rPr>
          <w:rFonts w:ascii="Arial" w:hAnsi="Arial" w:cs="Arial"/>
          <w:szCs w:val="24"/>
          <w:lang w:val="id-ID"/>
        </w:rPr>
        <w:fldChar w:fldCharType="begin" w:fldLock="1"/>
      </w:r>
      <w:r w:rsidR="000676F5">
        <w:rPr>
          <w:rFonts w:ascii="Arial" w:hAnsi="Arial" w:cs="Arial"/>
          <w:szCs w:val="24"/>
          <w:lang w:val="id-ID"/>
        </w:rPr>
        <w:instrText>ADDIN CSL_CITATION {"citationItems":[{"id":"ITEM-1","itemData":{"DOI":"10.1371/journal.pone.0176256","ISBN":"1111111111","ISSN":"19326203","PMID":"28459866","abstract":"The complexities of navigating pregnancy while living with HIV predispose women to additional stress. Finding ways to minimize psychosocial challenges during the perinatal period may maximize the well-being of mothers living with HIV and their children. The goal of this study was to explore psychosocial challenges experienced by women living with HIV (WLWH) during pregnancy and the postpartum. We conducted individual in-depth interviews with 20 WLWH recruited from an HIV treatment cohort study in Mbarara, Uganda as part of a larger study exploring perinatal depression. We conducted content analyses to identify themes related to challenges of WLWH during pregnancy and the postpartum. Participants had a median age of 33 years [IQR: 28-35], a median of 3 living children [IQR: 2-5], and 95% had achieved HIV-RNA suppression. Challenges were organized around the following themes: HIV-related stigma from health professionals, HIV status disclosure dilemma, unintended pregnancy and intimate partner violence, HIV and environmental structural barriers and distress and fear related to maternal and child health. Stigma centered on discrimination by health care professionals and personal shame associated with being pregnant as a WLWH. This led to difficulty engaging in HIV care, particularly when coupled with structural barriers, such as lack of transportation to clinic. Participants experienced intimate partner violence and lacked support from their partners and family members. Distress and fear about the health and uncertainty about the future of the unborn baby due to maternal deteriorating physical health was common. The perinatal period is a time of stress for WLWH. Challenges experienced by WLWH may compromise successful engagement in HIV care and may reduce quality of life for women and their children. Strategies aimed at alleviating the challenges of WLWH should involve the larger structural environment including partners, family and community member as well as policy makers, funders and program implementers to work together for the common cause. These consolidated efforts may not only lower the risk of psychological distress but has potential to create long lasting solutions to benefit the wider community.","author":[{"dropping-particle":"","family":"Ashaba","given":"Scholastic","non-dropping-particle":"","parse-names":false,"suffix":""},{"dropping-particle":"","family":"Kaida","given":"Angela","non-dropping-particle":"","parse-names":false,"suffix":""},{"dropping-particle":"","family":"Coleman","given":"Jessica N.","non-dropping-particle":"","parse-names":false,"suffix":""},{"dropping-particle":"","family":"Burns","given":"Bridget F.","non-dropping-particle":"","parse-names":false,"suffix":""},{"dropping-particle":"","family":"Dunkley","given":"Emma","non-dropping-particle":"","parse-names":false,"suffix":""},{"dropping-particle":"","family":"O'Neil","given":"Kasey","non-dropping-particle":"","parse-names":false,"suffix":""},{"dropping-particle":"","family":"Kastner","given":"Jasmine","non-dropping-particle":"","parse-names":false,"suffix":""},{"dropping-particle":"","family":"Sanyu","given":"Naomi","non-dropping-particle":"","parse-names":false,"suffix":""},{"dropping-particle":"","family":"Akatukwasa","given":"Cecilia","non-dropping-particle":"","parse-names":false,"suffix":""},{"dropping-particle":"","family":"Bangsberg","given":"David R.","non-dropping-particle":"","parse-names":false,"suffix":""},{"dropping-particle":"","family":"Matthews","given":"Lynn T.","non-dropping-particle":"","parse-names":false,"suffix":""},{"dropping-particle":"","family":"Psaros","given":"Christina","non-dropping-particle":"","parse-names":false,"suffix":""}],"container-title":"PLoS ONE","id":"ITEM-1","issue":"5","issued":{"date-parts":[["2017"]]},"page":"1-15","title":"Psychosocial challenges facing women living with HIV during the perinatal period in rural Uganda","type":"article-journal","volume":"12"},"uris":["http://www.mendeley.com/documents/?uuid=286a8ead-9fde-4558-aeaf-2a570d3ab06e"]}],"mendeley":{"formattedCitation":"(11)","plainTextFormattedCitation":"(11)","previouslyFormattedCitation":"(11)"},"properties":{"noteIndex":0},"schema":"https://github.com/citation-style-language/schema/raw/master/csl-citation.json"}</w:instrText>
      </w:r>
      <w:r w:rsidR="00480587">
        <w:rPr>
          <w:rFonts w:ascii="Arial" w:hAnsi="Arial" w:cs="Arial"/>
          <w:szCs w:val="24"/>
          <w:lang w:val="id-ID"/>
        </w:rPr>
        <w:fldChar w:fldCharType="separate"/>
      </w:r>
      <w:r w:rsidR="00480587" w:rsidRPr="00480587">
        <w:rPr>
          <w:rFonts w:ascii="Arial" w:hAnsi="Arial" w:cs="Arial"/>
          <w:noProof/>
          <w:szCs w:val="24"/>
          <w:lang w:val="id-ID"/>
        </w:rPr>
        <w:t>(11)</w:t>
      </w:r>
      <w:r w:rsidR="00480587">
        <w:rPr>
          <w:rFonts w:ascii="Arial" w:hAnsi="Arial" w:cs="Arial"/>
          <w:szCs w:val="24"/>
          <w:lang w:val="id-ID"/>
        </w:rPr>
        <w:fldChar w:fldCharType="end"/>
      </w:r>
      <w:r w:rsidRPr="003D3979">
        <w:rPr>
          <w:rFonts w:ascii="Arial" w:hAnsi="Arial" w:cs="Arial"/>
          <w:szCs w:val="24"/>
        </w:rPr>
        <w:t>. This study aims to explore information about the psychological distress of pregnant women undergoing antiretroviral therapy in order to improve maternal adherence to treatment and reduce mother-to-child transmission of HIV</w:t>
      </w:r>
      <w:r w:rsidRPr="003D3979">
        <w:rPr>
          <w:rFonts w:ascii="Arial" w:hAnsi="Arial" w:cs="Arial"/>
          <w:color w:val="000000"/>
        </w:rPr>
        <w:t>.</w:t>
      </w:r>
    </w:p>
    <w:p w14:paraId="68D5021A" w14:textId="77777777" w:rsidR="003A1EB5" w:rsidRDefault="003A1EB5" w:rsidP="00672EF3">
      <w:pPr>
        <w:pStyle w:val="DaftarParagraf"/>
        <w:spacing w:after="0" w:line="360" w:lineRule="auto"/>
        <w:ind w:left="0" w:firstLine="720"/>
        <w:jc w:val="both"/>
        <w:rPr>
          <w:rFonts w:ascii="Arial" w:hAnsi="Arial" w:cs="Arial"/>
          <w:sz w:val="22"/>
          <w:szCs w:val="22"/>
        </w:rPr>
      </w:pPr>
    </w:p>
    <w:p w14:paraId="4EBE9AB4" w14:textId="77777777" w:rsidR="00672EF3" w:rsidRPr="00672EF3" w:rsidRDefault="006845DB" w:rsidP="00672EF3">
      <w:pPr>
        <w:spacing w:after="0" w:line="360" w:lineRule="auto"/>
        <w:jc w:val="both"/>
        <w:rPr>
          <w:rFonts w:ascii="Arial" w:hAnsi="Arial" w:cs="Arial"/>
          <w:b/>
        </w:rPr>
      </w:pPr>
      <w:r>
        <w:rPr>
          <w:rFonts w:ascii="Arial" w:hAnsi="Arial" w:cs="Arial"/>
          <w:b/>
        </w:rPr>
        <w:t>MATERIALS AND METHODS</w:t>
      </w:r>
      <w:r w:rsidRPr="003A1EB5">
        <w:rPr>
          <w:rFonts w:ascii="Arial" w:hAnsi="Arial" w:cs="Arial"/>
        </w:rPr>
        <w:t xml:space="preserve"> </w:t>
      </w:r>
    </w:p>
    <w:p w14:paraId="00CF0BE3" w14:textId="77777777" w:rsidR="003D3979" w:rsidRPr="003D3979" w:rsidRDefault="003D3979" w:rsidP="003D3979">
      <w:pPr>
        <w:pBdr>
          <w:top w:val="nil"/>
          <w:left w:val="nil"/>
          <w:bottom w:val="nil"/>
          <w:right w:val="nil"/>
          <w:between w:val="nil"/>
        </w:pBdr>
        <w:spacing w:after="0" w:line="360" w:lineRule="auto"/>
        <w:ind w:firstLine="426"/>
        <w:jc w:val="both"/>
        <w:rPr>
          <w:rFonts w:ascii="Arial" w:hAnsi="Arial" w:cs="Arial"/>
        </w:rPr>
      </w:pPr>
      <w:r w:rsidRPr="003D3979">
        <w:rPr>
          <w:rFonts w:ascii="Arial" w:hAnsi="Arial" w:cs="Arial"/>
          <w:color w:val="000000"/>
        </w:rPr>
        <w:t>This study employed a qualitative research methodology with a descriptive phenomenological study approach that aimed to obtain information about the psychological stress faced by pregnant women undergoing antiretroviral therapy</w:t>
      </w:r>
      <w:r w:rsidRPr="003D3979">
        <w:rPr>
          <w:rFonts w:ascii="Arial" w:hAnsi="Arial" w:cs="Arial"/>
        </w:rPr>
        <w:t xml:space="preserve">. </w:t>
      </w:r>
    </w:p>
    <w:p w14:paraId="613B4EF2" w14:textId="2207BB24" w:rsidR="003D3979" w:rsidRDefault="003D3979" w:rsidP="003D3979">
      <w:pPr>
        <w:pStyle w:val="IndenTeksIsi3"/>
        <w:spacing w:after="0" w:line="360" w:lineRule="auto"/>
        <w:ind w:left="0" w:firstLine="720"/>
        <w:jc w:val="both"/>
        <w:rPr>
          <w:rFonts w:ascii="Arial" w:hAnsi="Arial" w:cs="Arial"/>
          <w:sz w:val="22"/>
          <w:szCs w:val="22"/>
        </w:rPr>
      </w:pPr>
      <w:r w:rsidRPr="003D3979">
        <w:rPr>
          <w:rFonts w:ascii="Arial" w:hAnsi="Arial" w:cs="Arial"/>
          <w:sz w:val="22"/>
          <w:szCs w:val="22"/>
        </w:rPr>
        <w:t>Participants were selected using purposive sampling technique based on inclusion and exclusion criteria. Inclusion criteria consisted of: pregnant women undergoing antiretroviral therapy, registered in the Jayapura District Health Office work area, mothers who could interact and communicate fluently verbally. While the exclusion criteria included: mothers who were not willing to become participants. A total of 5 participants participated in this study. The Hospital Anxiety and Depression Scale (HADS) instrument was used to measure the level of anxiety and depression of the participants, then continued with semi-structured in-depth interviews conducted face-to-face with an average interview duration of 30-50 minutes. ATLAS.ti software was used in the theme identification process.</w:t>
      </w:r>
    </w:p>
    <w:p w14:paraId="5210276D" w14:textId="77777777" w:rsidR="003A1EB5" w:rsidRPr="00A71495" w:rsidRDefault="003A1EB5" w:rsidP="003A1EB5">
      <w:pPr>
        <w:spacing w:after="0" w:line="360" w:lineRule="auto"/>
        <w:jc w:val="both"/>
        <w:rPr>
          <w:rFonts w:ascii="Arial" w:hAnsi="Arial" w:cs="Arial"/>
          <w:b/>
        </w:rPr>
      </w:pPr>
    </w:p>
    <w:p w14:paraId="35B6A319" w14:textId="77777777" w:rsidR="000658CD" w:rsidRDefault="006845DB" w:rsidP="003A1EB5">
      <w:pPr>
        <w:spacing w:after="0" w:line="360" w:lineRule="auto"/>
        <w:jc w:val="both"/>
        <w:rPr>
          <w:rFonts w:ascii="Arial" w:hAnsi="Arial" w:cs="Arial"/>
          <w:b/>
        </w:rPr>
      </w:pPr>
      <w:r>
        <w:rPr>
          <w:rFonts w:ascii="Arial" w:hAnsi="Arial" w:cs="Arial"/>
          <w:b/>
        </w:rPr>
        <w:t>RESULTS AND DISCUSSION</w:t>
      </w:r>
    </w:p>
    <w:p w14:paraId="50C55C76" w14:textId="359FFBD4" w:rsidR="003A1EB5" w:rsidRPr="004C0481" w:rsidRDefault="000658CD" w:rsidP="003A1EB5">
      <w:pPr>
        <w:spacing w:after="0" w:line="360" w:lineRule="auto"/>
        <w:jc w:val="both"/>
        <w:rPr>
          <w:rFonts w:ascii="Arial" w:hAnsi="Arial" w:cs="Arial"/>
          <w:b/>
        </w:rPr>
      </w:pPr>
      <w:r>
        <w:rPr>
          <w:rFonts w:ascii="Arial" w:hAnsi="Arial" w:cs="Arial"/>
          <w:b/>
          <w:lang w:val="id-ID"/>
        </w:rPr>
        <w:t>RESULTS</w:t>
      </w:r>
      <w:r w:rsidR="00715191">
        <w:rPr>
          <w:rFonts w:ascii="Arial" w:hAnsi="Arial" w:cs="Arial"/>
        </w:rPr>
        <w:t xml:space="preserve"> </w:t>
      </w:r>
    </w:p>
    <w:p w14:paraId="41423613" w14:textId="7532F46B" w:rsidR="00715191" w:rsidRPr="00D30E2B" w:rsidRDefault="002233C8" w:rsidP="002233C8">
      <w:pPr>
        <w:pStyle w:val="IndenTeksIsi3"/>
        <w:spacing w:line="360" w:lineRule="auto"/>
        <w:ind w:left="0" w:firstLine="720"/>
        <w:jc w:val="both"/>
        <w:rPr>
          <w:rFonts w:ascii="Arial" w:hAnsi="Arial" w:cs="Arial"/>
          <w:sz w:val="22"/>
          <w:szCs w:val="22"/>
        </w:rPr>
      </w:pPr>
      <w:r w:rsidRPr="002233C8">
        <w:rPr>
          <w:rFonts w:ascii="Arial" w:hAnsi="Arial" w:cs="Arial"/>
          <w:sz w:val="22"/>
          <w:szCs w:val="22"/>
        </w:rPr>
        <w:t>Participants came from 2 health facilities in Jayapura Regency. The age range was 20-29 years old with the last education ranging from high school to university, working in the domestic sphere or as a housewife, the majority of mothers were undergoing their second pregnancy with gestational age in trimester 2 to trimester 3, the majority of mothers had been HIV positive for more than 1 year, all mothers were unmarried with an average monthly income below the provincial minimum wage, and 3 mothers showed anxiety symptoms or a score ≥8 based on the HADS anxiety scoring instrument, anxiety symptoms were related to the mother's education level</w:t>
      </w:r>
      <w:r w:rsidR="00715191" w:rsidRPr="002233C8">
        <w:rPr>
          <w:rFonts w:ascii="Arial" w:hAnsi="Arial" w:cs="Arial"/>
          <w:sz w:val="22"/>
          <w:szCs w:val="22"/>
        </w:rPr>
        <w:t xml:space="preserve">. </w:t>
      </w:r>
    </w:p>
    <w:p w14:paraId="45EE90EB" w14:textId="3D63F23A" w:rsidR="00715191" w:rsidRPr="00F378B4" w:rsidRDefault="00715191" w:rsidP="00F378B4">
      <w:pPr>
        <w:pStyle w:val="IndenTeksIsi3"/>
        <w:spacing w:line="360" w:lineRule="auto"/>
        <w:ind w:left="0" w:firstLine="720"/>
        <w:jc w:val="center"/>
        <w:rPr>
          <w:rFonts w:ascii="Arial" w:hAnsi="Arial" w:cs="Arial"/>
          <w:b/>
          <w:sz w:val="22"/>
          <w:szCs w:val="22"/>
          <w:lang w:val="id-ID"/>
        </w:rPr>
      </w:pPr>
      <w:r w:rsidRPr="00D30E2B">
        <w:rPr>
          <w:rFonts w:ascii="Arial" w:hAnsi="Arial" w:cs="Arial"/>
          <w:b/>
          <w:color w:val="000000" w:themeColor="text1"/>
          <w:sz w:val="22"/>
        </w:rPr>
        <w:lastRenderedPageBreak/>
        <w:t xml:space="preserve">Table 1. </w:t>
      </w:r>
      <w:r w:rsidR="002233C8">
        <w:rPr>
          <w:rFonts w:ascii="Arial" w:hAnsi="Arial" w:cs="Arial"/>
          <w:b/>
          <w:sz w:val="22"/>
          <w:szCs w:val="22"/>
          <w:lang w:val="id-ID"/>
        </w:rPr>
        <w:t>Characteristics of participants</w:t>
      </w:r>
    </w:p>
    <w:tbl>
      <w:tblPr>
        <w:tblStyle w:val="TableGrid1"/>
        <w:tblW w:w="10629" w:type="dxa"/>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08"/>
        <w:gridCol w:w="1134"/>
        <w:gridCol w:w="992"/>
        <w:gridCol w:w="1275"/>
        <w:gridCol w:w="1276"/>
        <w:gridCol w:w="992"/>
        <w:gridCol w:w="850"/>
        <w:gridCol w:w="1134"/>
        <w:gridCol w:w="992"/>
      </w:tblGrid>
      <w:tr w:rsidR="002233C8" w:rsidRPr="002233C8" w14:paraId="741D179A" w14:textId="77777777" w:rsidTr="002233C8">
        <w:tc>
          <w:tcPr>
            <w:tcW w:w="1276" w:type="dxa"/>
            <w:tcBorders>
              <w:top w:val="single" w:sz="4" w:space="0" w:color="auto"/>
              <w:bottom w:val="single" w:sz="4" w:space="0" w:color="auto"/>
            </w:tcBorders>
            <w:shd w:val="clear" w:color="auto" w:fill="auto"/>
            <w:vAlign w:val="center"/>
          </w:tcPr>
          <w:p w14:paraId="30BB4A01"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Participant code</w:t>
            </w:r>
          </w:p>
        </w:tc>
        <w:tc>
          <w:tcPr>
            <w:tcW w:w="708" w:type="dxa"/>
            <w:tcBorders>
              <w:top w:val="single" w:sz="4" w:space="0" w:color="auto"/>
              <w:bottom w:val="single" w:sz="4" w:space="0" w:color="auto"/>
            </w:tcBorders>
            <w:shd w:val="clear" w:color="auto" w:fill="auto"/>
            <w:vAlign w:val="center"/>
          </w:tcPr>
          <w:p w14:paraId="1C12E4FA"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Age</w:t>
            </w:r>
          </w:p>
          <w:p w14:paraId="1BE711C8"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year)</w:t>
            </w:r>
          </w:p>
        </w:tc>
        <w:tc>
          <w:tcPr>
            <w:tcW w:w="1134" w:type="dxa"/>
            <w:tcBorders>
              <w:top w:val="single" w:sz="4" w:space="0" w:color="auto"/>
              <w:bottom w:val="single" w:sz="4" w:space="0" w:color="auto"/>
            </w:tcBorders>
            <w:shd w:val="clear" w:color="auto" w:fill="auto"/>
            <w:vAlign w:val="center"/>
          </w:tcPr>
          <w:p w14:paraId="0AA1D9A9"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Last education</w:t>
            </w:r>
          </w:p>
        </w:tc>
        <w:tc>
          <w:tcPr>
            <w:tcW w:w="992" w:type="dxa"/>
            <w:tcBorders>
              <w:top w:val="single" w:sz="4" w:space="0" w:color="auto"/>
              <w:bottom w:val="single" w:sz="4" w:space="0" w:color="auto"/>
            </w:tcBorders>
            <w:shd w:val="clear" w:color="auto" w:fill="auto"/>
            <w:vAlign w:val="center"/>
          </w:tcPr>
          <w:p w14:paraId="7E27DE1D"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Work</w:t>
            </w:r>
          </w:p>
        </w:tc>
        <w:tc>
          <w:tcPr>
            <w:tcW w:w="1275" w:type="dxa"/>
            <w:tcBorders>
              <w:top w:val="single" w:sz="4" w:space="0" w:color="auto"/>
              <w:bottom w:val="single" w:sz="4" w:space="0" w:color="auto"/>
            </w:tcBorders>
            <w:shd w:val="clear" w:color="auto" w:fill="auto"/>
            <w:vAlign w:val="center"/>
          </w:tcPr>
          <w:p w14:paraId="5A8107CD"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Pregnancy</w:t>
            </w:r>
          </w:p>
        </w:tc>
        <w:tc>
          <w:tcPr>
            <w:tcW w:w="1276" w:type="dxa"/>
            <w:tcBorders>
              <w:top w:val="single" w:sz="4" w:space="0" w:color="auto"/>
              <w:bottom w:val="single" w:sz="4" w:space="0" w:color="auto"/>
            </w:tcBorders>
            <w:shd w:val="clear" w:color="auto" w:fill="auto"/>
            <w:vAlign w:val="center"/>
          </w:tcPr>
          <w:p w14:paraId="23153AB0"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Gestational age</w:t>
            </w:r>
          </w:p>
        </w:tc>
        <w:tc>
          <w:tcPr>
            <w:tcW w:w="992" w:type="dxa"/>
            <w:tcBorders>
              <w:top w:val="single" w:sz="4" w:space="0" w:color="auto"/>
              <w:bottom w:val="single" w:sz="4" w:space="0" w:color="auto"/>
            </w:tcBorders>
            <w:shd w:val="clear" w:color="auto" w:fill="auto"/>
            <w:vAlign w:val="center"/>
          </w:tcPr>
          <w:p w14:paraId="0079250B"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Long-term HIV infection</w:t>
            </w:r>
          </w:p>
        </w:tc>
        <w:tc>
          <w:tcPr>
            <w:tcW w:w="850" w:type="dxa"/>
            <w:tcBorders>
              <w:top w:val="single" w:sz="4" w:space="0" w:color="auto"/>
              <w:bottom w:val="single" w:sz="4" w:space="0" w:color="auto"/>
            </w:tcBorders>
            <w:shd w:val="clear" w:color="auto" w:fill="auto"/>
            <w:vAlign w:val="center"/>
          </w:tcPr>
          <w:p w14:paraId="428EC5D4"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Marital status</w:t>
            </w:r>
          </w:p>
        </w:tc>
        <w:tc>
          <w:tcPr>
            <w:tcW w:w="1134" w:type="dxa"/>
            <w:tcBorders>
              <w:top w:val="single" w:sz="4" w:space="0" w:color="auto"/>
              <w:bottom w:val="single" w:sz="4" w:space="0" w:color="auto"/>
            </w:tcBorders>
            <w:shd w:val="clear" w:color="auto" w:fill="auto"/>
            <w:vAlign w:val="center"/>
          </w:tcPr>
          <w:p w14:paraId="7A481DA5"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Monthly income</w:t>
            </w:r>
          </w:p>
        </w:tc>
        <w:tc>
          <w:tcPr>
            <w:tcW w:w="992" w:type="dxa"/>
            <w:tcBorders>
              <w:top w:val="single" w:sz="4" w:space="0" w:color="auto"/>
              <w:bottom w:val="single" w:sz="4" w:space="0" w:color="auto"/>
            </w:tcBorders>
            <w:shd w:val="clear" w:color="auto" w:fill="auto"/>
            <w:vAlign w:val="center"/>
          </w:tcPr>
          <w:p w14:paraId="3BA6411F" w14:textId="77777777" w:rsidR="002233C8" w:rsidRPr="002233C8" w:rsidRDefault="002233C8" w:rsidP="00F378B4">
            <w:pPr>
              <w:spacing w:after="0" w:line="240" w:lineRule="auto"/>
              <w:rPr>
                <w:rFonts w:ascii="Arial" w:hAnsi="Arial" w:cs="Arial"/>
                <w:b/>
                <w:sz w:val="18"/>
                <w:szCs w:val="18"/>
              </w:rPr>
            </w:pPr>
            <w:r w:rsidRPr="002233C8">
              <w:rPr>
                <w:rFonts w:ascii="Arial" w:hAnsi="Arial" w:cs="Arial"/>
                <w:b/>
                <w:sz w:val="18"/>
                <w:szCs w:val="18"/>
              </w:rPr>
              <w:t>HADS score</w:t>
            </w:r>
          </w:p>
        </w:tc>
      </w:tr>
      <w:tr w:rsidR="002233C8" w:rsidRPr="002233C8" w14:paraId="7D023B3D" w14:textId="77777777" w:rsidTr="002233C8">
        <w:trPr>
          <w:trHeight w:val="599"/>
        </w:trPr>
        <w:tc>
          <w:tcPr>
            <w:tcW w:w="1276" w:type="dxa"/>
            <w:tcBorders>
              <w:top w:val="single" w:sz="4" w:space="0" w:color="auto"/>
              <w:bottom w:val="single" w:sz="4" w:space="0" w:color="auto"/>
            </w:tcBorders>
            <w:shd w:val="clear" w:color="auto" w:fill="auto"/>
            <w:vAlign w:val="center"/>
          </w:tcPr>
          <w:p w14:paraId="1B1F6AE1"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P1M</w:t>
            </w:r>
          </w:p>
        </w:tc>
        <w:tc>
          <w:tcPr>
            <w:tcW w:w="708" w:type="dxa"/>
            <w:tcBorders>
              <w:top w:val="single" w:sz="4" w:space="0" w:color="auto"/>
              <w:bottom w:val="single" w:sz="4" w:space="0" w:color="auto"/>
            </w:tcBorders>
            <w:shd w:val="clear" w:color="auto" w:fill="auto"/>
            <w:vAlign w:val="center"/>
          </w:tcPr>
          <w:p w14:paraId="1F53FE00"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6</w:t>
            </w:r>
          </w:p>
        </w:tc>
        <w:tc>
          <w:tcPr>
            <w:tcW w:w="1134" w:type="dxa"/>
            <w:tcBorders>
              <w:top w:val="single" w:sz="4" w:space="0" w:color="auto"/>
              <w:bottom w:val="single" w:sz="4" w:space="0" w:color="auto"/>
            </w:tcBorders>
            <w:shd w:val="clear" w:color="auto" w:fill="auto"/>
            <w:vAlign w:val="center"/>
          </w:tcPr>
          <w:p w14:paraId="74440BAE"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HIGH SCHOOL</w:t>
            </w:r>
          </w:p>
        </w:tc>
        <w:tc>
          <w:tcPr>
            <w:tcW w:w="992" w:type="dxa"/>
            <w:tcBorders>
              <w:top w:val="single" w:sz="4" w:space="0" w:color="auto"/>
              <w:bottom w:val="single" w:sz="4" w:space="0" w:color="auto"/>
            </w:tcBorders>
            <w:shd w:val="clear" w:color="auto" w:fill="auto"/>
            <w:vAlign w:val="center"/>
          </w:tcPr>
          <w:p w14:paraId="71810F90"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Domestic Domain</w:t>
            </w:r>
          </w:p>
        </w:tc>
        <w:tc>
          <w:tcPr>
            <w:tcW w:w="1275" w:type="dxa"/>
            <w:tcBorders>
              <w:top w:val="single" w:sz="4" w:space="0" w:color="auto"/>
              <w:bottom w:val="single" w:sz="4" w:space="0" w:color="auto"/>
            </w:tcBorders>
            <w:shd w:val="clear" w:color="auto" w:fill="auto"/>
            <w:vAlign w:val="center"/>
          </w:tcPr>
          <w:p w14:paraId="7F3F032A"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2</w:t>
            </w:r>
          </w:p>
        </w:tc>
        <w:tc>
          <w:tcPr>
            <w:tcW w:w="1276" w:type="dxa"/>
            <w:tcBorders>
              <w:top w:val="single" w:sz="4" w:space="0" w:color="auto"/>
              <w:bottom w:val="single" w:sz="4" w:space="0" w:color="auto"/>
            </w:tcBorders>
            <w:shd w:val="clear" w:color="auto" w:fill="auto"/>
            <w:vAlign w:val="center"/>
          </w:tcPr>
          <w:p w14:paraId="2F696C34"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8 weeks</w:t>
            </w:r>
          </w:p>
          <w:p w14:paraId="7A68C9CC"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TM 3)</w:t>
            </w:r>
          </w:p>
        </w:tc>
        <w:tc>
          <w:tcPr>
            <w:tcW w:w="992" w:type="dxa"/>
            <w:tcBorders>
              <w:top w:val="single" w:sz="4" w:space="0" w:color="auto"/>
              <w:bottom w:val="single" w:sz="4" w:space="0" w:color="auto"/>
            </w:tcBorders>
            <w:shd w:val="clear" w:color="auto" w:fill="auto"/>
            <w:vAlign w:val="center"/>
          </w:tcPr>
          <w:p w14:paraId="21129F2E"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gt; 1 year</w:t>
            </w:r>
          </w:p>
        </w:tc>
        <w:tc>
          <w:tcPr>
            <w:tcW w:w="850" w:type="dxa"/>
            <w:tcBorders>
              <w:top w:val="single" w:sz="4" w:space="0" w:color="auto"/>
              <w:bottom w:val="single" w:sz="4" w:space="0" w:color="auto"/>
            </w:tcBorders>
            <w:shd w:val="clear" w:color="auto" w:fill="auto"/>
            <w:vAlign w:val="center"/>
          </w:tcPr>
          <w:p w14:paraId="62717C27"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not married</w:t>
            </w:r>
          </w:p>
        </w:tc>
        <w:tc>
          <w:tcPr>
            <w:tcW w:w="1134" w:type="dxa"/>
            <w:tcBorders>
              <w:top w:val="single" w:sz="4" w:space="0" w:color="auto"/>
              <w:bottom w:val="single" w:sz="4" w:space="0" w:color="auto"/>
            </w:tcBorders>
            <w:shd w:val="clear" w:color="auto" w:fill="auto"/>
            <w:vAlign w:val="center"/>
          </w:tcPr>
          <w:p w14:paraId="36B4D935"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 Rp. 3.000.000</w:t>
            </w:r>
          </w:p>
        </w:tc>
        <w:tc>
          <w:tcPr>
            <w:tcW w:w="992" w:type="dxa"/>
            <w:tcBorders>
              <w:top w:val="single" w:sz="4" w:space="0" w:color="auto"/>
              <w:bottom w:val="single" w:sz="4" w:space="0" w:color="auto"/>
            </w:tcBorders>
            <w:shd w:val="clear" w:color="auto" w:fill="auto"/>
            <w:vAlign w:val="center"/>
          </w:tcPr>
          <w:p w14:paraId="52FD9574"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8</w:t>
            </w:r>
          </w:p>
          <w:p w14:paraId="655B5CC1"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anxiety)</w:t>
            </w:r>
          </w:p>
        </w:tc>
      </w:tr>
      <w:tr w:rsidR="002233C8" w:rsidRPr="002233C8" w14:paraId="5779FD39" w14:textId="77777777" w:rsidTr="002233C8">
        <w:trPr>
          <w:trHeight w:val="707"/>
        </w:trPr>
        <w:tc>
          <w:tcPr>
            <w:tcW w:w="1276" w:type="dxa"/>
            <w:tcBorders>
              <w:top w:val="single" w:sz="4" w:space="0" w:color="auto"/>
              <w:bottom w:val="single" w:sz="4" w:space="0" w:color="auto"/>
            </w:tcBorders>
            <w:shd w:val="clear" w:color="auto" w:fill="auto"/>
            <w:vAlign w:val="center"/>
          </w:tcPr>
          <w:p w14:paraId="59A79F46"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P2Y</w:t>
            </w:r>
          </w:p>
        </w:tc>
        <w:tc>
          <w:tcPr>
            <w:tcW w:w="708" w:type="dxa"/>
            <w:tcBorders>
              <w:top w:val="single" w:sz="4" w:space="0" w:color="auto"/>
              <w:bottom w:val="single" w:sz="4" w:space="0" w:color="auto"/>
            </w:tcBorders>
            <w:shd w:val="clear" w:color="auto" w:fill="auto"/>
            <w:vAlign w:val="center"/>
          </w:tcPr>
          <w:p w14:paraId="0E96340C"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7</w:t>
            </w:r>
          </w:p>
        </w:tc>
        <w:tc>
          <w:tcPr>
            <w:tcW w:w="1134" w:type="dxa"/>
            <w:tcBorders>
              <w:top w:val="single" w:sz="4" w:space="0" w:color="auto"/>
              <w:bottom w:val="single" w:sz="4" w:space="0" w:color="auto"/>
            </w:tcBorders>
            <w:shd w:val="clear" w:color="auto" w:fill="auto"/>
            <w:vAlign w:val="center"/>
          </w:tcPr>
          <w:p w14:paraId="33576E40"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Higher Education</w:t>
            </w:r>
          </w:p>
        </w:tc>
        <w:tc>
          <w:tcPr>
            <w:tcW w:w="992" w:type="dxa"/>
            <w:tcBorders>
              <w:top w:val="single" w:sz="4" w:space="0" w:color="auto"/>
              <w:bottom w:val="single" w:sz="4" w:space="0" w:color="auto"/>
            </w:tcBorders>
            <w:shd w:val="clear" w:color="auto" w:fill="auto"/>
            <w:vAlign w:val="center"/>
          </w:tcPr>
          <w:p w14:paraId="3C2D6870"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Domestic Domain</w:t>
            </w:r>
          </w:p>
        </w:tc>
        <w:tc>
          <w:tcPr>
            <w:tcW w:w="1275" w:type="dxa"/>
            <w:tcBorders>
              <w:top w:val="single" w:sz="4" w:space="0" w:color="auto"/>
              <w:bottom w:val="single" w:sz="4" w:space="0" w:color="auto"/>
            </w:tcBorders>
            <w:shd w:val="clear" w:color="auto" w:fill="auto"/>
            <w:vAlign w:val="center"/>
          </w:tcPr>
          <w:p w14:paraId="350C6CB3"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2</w:t>
            </w:r>
          </w:p>
        </w:tc>
        <w:tc>
          <w:tcPr>
            <w:tcW w:w="1276" w:type="dxa"/>
            <w:tcBorders>
              <w:top w:val="single" w:sz="4" w:space="0" w:color="auto"/>
              <w:bottom w:val="single" w:sz="4" w:space="0" w:color="auto"/>
            </w:tcBorders>
            <w:shd w:val="clear" w:color="auto" w:fill="auto"/>
            <w:vAlign w:val="center"/>
          </w:tcPr>
          <w:p w14:paraId="38B2EAF7"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3 weeks</w:t>
            </w:r>
          </w:p>
          <w:p w14:paraId="42ECDAB3"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TM 2)</w:t>
            </w:r>
          </w:p>
        </w:tc>
        <w:tc>
          <w:tcPr>
            <w:tcW w:w="992" w:type="dxa"/>
            <w:tcBorders>
              <w:top w:val="single" w:sz="4" w:space="0" w:color="auto"/>
              <w:bottom w:val="single" w:sz="4" w:space="0" w:color="auto"/>
            </w:tcBorders>
            <w:shd w:val="clear" w:color="auto" w:fill="auto"/>
            <w:vAlign w:val="center"/>
          </w:tcPr>
          <w:p w14:paraId="138EDE1F"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gt; 1 year</w:t>
            </w:r>
          </w:p>
        </w:tc>
        <w:tc>
          <w:tcPr>
            <w:tcW w:w="850" w:type="dxa"/>
            <w:tcBorders>
              <w:top w:val="single" w:sz="4" w:space="0" w:color="auto"/>
              <w:bottom w:val="single" w:sz="4" w:space="0" w:color="auto"/>
            </w:tcBorders>
            <w:shd w:val="clear" w:color="auto" w:fill="auto"/>
            <w:vAlign w:val="center"/>
          </w:tcPr>
          <w:p w14:paraId="6AEBFD9C"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not married</w:t>
            </w:r>
          </w:p>
        </w:tc>
        <w:tc>
          <w:tcPr>
            <w:tcW w:w="1134" w:type="dxa"/>
            <w:tcBorders>
              <w:top w:val="single" w:sz="4" w:space="0" w:color="auto"/>
              <w:bottom w:val="single" w:sz="4" w:space="0" w:color="auto"/>
            </w:tcBorders>
            <w:shd w:val="clear" w:color="auto" w:fill="auto"/>
            <w:vAlign w:val="center"/>
          </w:tcPr>
          <w:p w14:paraId="7A6D4C45"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 Rp. 3.000.000</w:t>
            </w:r>
          </w:p>
        </w:tc>
        <w:tc>
          <w:tcPr>
            <w:tcW w:w="992" w:type="dxa"/>
            <w:tcBorders>
              <w:top w:val="single" w:sz="4" w:space="0" w:color="auto"/>
              <w:bottom w:val="single" w:sz="4" w:space="0" w:color="auto"/>
            </w:tcBorders>
            <w:shd w:val="clear" w:color="auto" w:fill="auto"/>
            <w:vAlign w:val="center"/>
          </w:tcPr>
          <w:p w14:paraId="4E13E3FC"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7</w:t>
            </w:r>
          </w:p>
          <w:p w14:paraId="6C1E0A31"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normal)</w:t>
            </w:r>
          </w:p>
        </w:tc>
      </w:tr>
      <w:tr w:rsidR="002233C8" w:rsidRPr="002233C8" w14:paraId="33D1EF1E" w14:textId="77777777" w:rsidTr="002233C8">
        <w:trPr>
          <w:trHeight w:val="699"/>
        </w:trPr>
        <w:tc>
          <w:tcPr>
            <w:tcW w:w="1276" w:type="dxa"/>
            <w:tcBorders>
              <w:top w:val="single" w:sz="4" w:space="0" w:color="auto"/>
              <w:bottom w:val="single" w:sz="4" w:space="0" w:color="auto"/>
            </w:tcBorders>
            <w:shd w:val="clear" w:color="auto" w:fill="auto"/>
            <w:vAlign w:val="center"/>
          </w:tcPr>
          <w:p w14:paraId="7DF4649F"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P3A</w:t>
            </w:r>
          </w:p>
        </w:tc>
        <w:tc>
          <w:tcPr>
            <w:tcW w:w="708" w:type="dxa"/>
            <w:tcBorders>
              <w:top w:val="single" w:sz="4" w:space="0" w:color="auto"/>
              <w:bottom w:val="single" w:sz="4" w:space="0" w:color="auto"/>
            </w:tcBorders>
            <w:shd w:val="clear" w:color="auto" w:fill="auto"/>
            <w:vAlign w:val="center"/>
          </w:tcPr>
          <w:p w14:paraId="23C51DB3"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6</w:t>
            </w:r>
          </w:p>
        </w:tc>
        <w:tc>
          <w:tcPr>
            <w:tcW w:w="1134" w:type="dxa"/>
            <w:tcBorders>
              <w:top w:val="single" w:sz="4" w:space="0" w:color="auto"/>
              <w:bottom w:val="single" w:sz="4" w:space="0" w:color="auto"/>
            </w:tcBorders>
            <w:shd w:val="clear" w:color="auto" w:fill="auto"/>
            <w:vAlign w:val="center"/>
          </w:tcPr>
          <w:p w14:paraId="5C113245"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Higher Education</w:t>
            </w:r>
          </w:p>
        </w:tc>
        <w:tc>
          <w:tcPr>
            <w:tcW w:w="992" w:type="dxa"/>
            <w:tcBorders>
              <w:top w:val="single" w:sz="4" w:space="0" w:color="auto"/>
              <w:bottom w:val="single" w:sz="4" w:space="0" w:color="auto"/>
            </w:tcBorders>
            <w:shd w:val="clear" w:color="auto" w:fill="auto"/>
            <w:vAlign w:val="center"/>
          </w:tcPr>
          <w:p w14:paraId="1AC25D88"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Domestic Domain</w:t>
            </w:r>
          </w:p>
        </w:tc>
        <w:tc>
          <w:tcPr>
            <w:tcW w:w="1275" w:type="dxa"/>
            <w:tcBorders>
              <w:top w:val="single" w:sz="4" w:space="0" w:color="auto"/>
              <w:bottom w:val="single" w:sz="4" w:space="0" w:color="auto"/>
            </w:tcBorders>
            <w:shd w:val="clear" w:color="auto" w:fill="auto"/>
            <w:vAlign w:val="center"/>
          </w:tcPr>
          <w:p w14:paraId="2D8AE36E"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2</w:t>
            </w:r>
          </w:p>
        </w:tc>
        <w:tc>
          <w:tcPr>
            <w:tcW w:w="1276" w:type="dxa"/>
            <w:tcBorders>
              <w:top w:val="single" w:sz="4" w:space="0" w:color="auto"/>
              <w:bottom w:val="single" w:sz="4" w:space="0" w:color="auto"/>
            </w:tcBorders>
            <w:shd w:val="clear" w:color="auto" w:fill="auto"/>
            <w:vAlign w:val="center"/>
          </w:tcPr>
          <w:p w14:paraId="4443AF34"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17 weeks</w:t>
            </w:r>
          </w:p>
          <w:p w14:paraId="73A5393A"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TM 2)</w:t>
            </w:r>
          </w:p>
        </w:tc>
        <w:tc>
          <w:tcPr>
            <w:tcW w:w="992" w:type="dxa"/>
            <w:tcBorders>
              <w:top w:val="single" w:sz="4" w:space="0" w:color="auto"/>
              <w:bottom w:val="single" w:sz="4" w:space="0" w:color="auto"/>
            </w:tcBorders>
            <w:shd w:val="clear" w:color="auto" w:fill="auto"/>
            <w:vAlign w:val="center"/>
          </w:tcPr>
          <w:p w14:paraId="24915005"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 1 year</w:t>
            </w:r>
          </w:p>
        </w:tc>
        <w:tc>
          <w:tcPr>
            <w:tcW w:w="850" w:type="dxa"/>
            <w:tcBorders>
              <w:top w:val="single" w:sz="4" w:space="0" w:color="auto"/>
              <w:bottom w:val="single" w:sz="4" w:space="0" w:color="auto"/>
            </w:tcBorders>
            <w:shd w:val="clear" w:color="auto" w:fill="auto"/>
            <w:vAlign w:val="center"/>
          </w:tcPr>
          <w:p w14:paraId="75B7A3A9"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not married</w:t>
            </w:r>
          </w:p>
        </w:tc>
        <w:tc>
          <w:tcPr>
            <w:tcW w:w="1134" w:type="dxa"/>
            <w:tcBorders>
              <w:top w:val="single" w:sz="4" w:space="0" w:color="auto"/>
              <w:bottom w:val="single" w:sz="4" w:space="0" w:color="auto"/>
            </w:tcBorders>
            <w:shd w:val="clear" w:color="auto" w:fill="auto"/>
            <w:vAlign w:val="center"/>
          </w:tcPr>
          <w:p w14:paraId="210E6E0D"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 Rp. 3.000.000</w:t>
            </w:r>
          </w:p>
        </w:tc>
        <w:tc>
          <w:tcPr>
            <w:tcW w:w="992" w:type="dxa"/>
            <w:tcBorders>
              <w:top w:val="single" w:sz="4" w:space="0" w:color="auto"/>
              <w:bottom w:val="single" w:sz="4" w:space="0" w:color="auto"/>
            </w:tcBorders>
            <w:shd w:val="clear" w:color="auto" w:fill="auto"/>
            <w:vAlign w:val="center"/>
          </w:tcPr>
          <w:p w14:paraId="41A0B2AD"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7</w:t>
            </w:r>
          </w:p>
          <w:p w14:paraId="4CF37B67"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normal)</w:t>
            </w:r>
          </w:p>
        </w:tc>
      </w:tr>
      <w:tr w:rsidR="002233C8" w:rsidRPr="002233C8" w14:paraId="02C24421" w14:textId="77777777" w:rsidTr="002233C8">
        <w:trPr>
          <w:trHeight w:val="688"/>
        </w:trPr>
        <w:tc>
          <w:tcPr>
            <w:tcW w:w="1276" w:type="dxa"/>
            <w:tcBorders>
              <w:top w:val="single" w:sz="4" w:space="0" w:color="auto"/>
              <w:bottom w:val="single" w:sz="4" w:space="0" w:color="auto"/>
            </w:tcBorders>
            <w:shd w:val="clear" w:color="auto" w:fill="auto"/>
            <w:vAlign w:val="center"/>
          </w:tcPr>
          <w:p w14:paraId="17CF1D6E"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P4M</w:t>
            </w:r>
          </w:p>
        </w:tc>
        <w:tc>
          <w:tcPr>
            <w:tcW w:w="708" w:type="dxa"/>
            <w:tcBorders>
              <w:top w:val="single" w:sz="4" w:space="0" w:color="auto"/>
              <w:bottom w:val="single" w:sz="4" w:space="0" w:color="auto"/>
            </w:tcBorders>
            <w:shd w:val="clear" w:color="auto" w:fill="auto"/>
            <w:vAlign w:val="center"/>
          </w:tcPr>
          <w:p w14:paraId="7FA8BC08"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1</w:t>
            </w:r>
          </w:p>
        </w:tc>
        <w:tc>
          <w:tcPr>
            <w:tcW w:w="1134" w:type="dxa"/>
            <w:tcBorders>
              <w:top w:val="single" w:sz="4" w:space="0" w:color="auto"/>
              <w:bottom w:val="single" w:sz="4" w:space="0" w:color="auto"/>
            </w:tcBorders>
            <w:shd w:val="clear" w:color="auto" w:fill="auto"/>
            <w:vAlign w:val="center"/>
          </w:tcPr>
          <w:p w14:paraId="07426C28"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HIGH SCHOOL</w:t>
            </w:r>
          </w:p>
        </w:tc>
        <w:tc>
          <w:tcPr>
            <w:tcW w:w="992" w:type="dxa"/>
            <w:tcBorders>
              <w:top w:val="single" w:sz="4" w:space="0" w:color="auto"/>
              <w:bottom w:val="single" w:sz="4" w:space="0" w:color="auto"/>
            </w:tcBorders>
            <w:shd w:val="clear" w:color="auto" w:fill="auto"/>
            <w:vAlign w:val="center"/>
          </w:tcPr>
          <w:p w14:paraId="1A3BE7B7"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Domestic Domain</w:t>
            </w:r>
          </w:p>
        </w:tc>
        <w:tc>
          <w:tcPr>
            <w:tcW w:w="1275" w:type="dxa"/>
            <w:tcBorders>
              <w:top w:val="single" w:sz="4" w:space="0" w:color="auto"/>
              <w:bottom w:val="single" w:sz="4" w:space="0" w:color="auto"/>
            </w:tcBorders>
            <w:shd w:val="clear" w:color="auto" w:fill="auto"/>
            <w:vAlign w:val="center"/>
          </w:tcPr>
          <w:p w14:paraId="07351F44"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2</w:t>
            </w:r>
          </w:p>
        </w:tc>
        <w:tc>
          <w:tcPr>
            <w:tcW w:w="1276" w:type="dxa"/>
            <w:tcBorders>
              <w:top w:val="single" w:sz="4" w:space="0" w:color="auto"/>
              <w:bottom w:val="single" w:sz="4" w:space="0" w:color="auto"/>
            </w:tcBorders>
            <w:shd w:val="clear" w:color="auto" w:fill="auto"/>
            <w:vAlign w:val="center"/>
          </w:tcPr>
          <w:p w14:paraId="1BFD27A2"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6 weeks</w:t>
            </w:r>
          </w:p>
          <w:p w14:paraId="59E6209B"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TM 3)</w:t>
            </w:r>
          </w:p>
        </w:tc>
        <w:tc>
          <w:tcPr>
            <w:tcW w:w="992" w:type="dxa"/>
            <w:tcBorders>
              <w:top w:val="single" w:sz="4" w:space="0" w:color="auto"/>
              <w:bottom w:val="single" w:sz="4" w:space="0" w:color="auto"/>
            </w:tcBorders>
            <w:shd w:val="clear" w:color="auto" w:fill="auto"/>
            <w:vAlign w:val="center"/>
          </w:tcPr>
          <w:p w14:paraId="6C7DC155"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gt; 1 year</w:t>
            </w:r>
          </w:p>
        </w:tc>
        <w:tc>
          <w:tcPr>
            <w:tcW w:w="850" w:type="dxa"/>
            <w:tcBorders>
              <w:top w:val="single" w:sz="4" w:space="0" w:color="auto"/>
              <w:bottom w:val="single" w:sz="4" w:space="0" w:color="auto"/>
            </w:tcBorders>
            <w:shd w:val="clear" w:color="auto" w:fill="auto"/>
            <w:vAlign w:val="center"/>
          </w:tcPr>
          <w:p w14:paraId="2F6ED0B7"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not married</w:t>
            </w:r>
          </w:p>
        </w:tc>
        <w:tc>
          <w:tcPr>
            <w:tcW w:w="1134" w:type="dxa"/>
            <w:tcBorders>
              <w:top w:val="single" w:sz="4" w:space="0" w:color="auto"/>
              <w:bottom w:val="single" w:sz="4" w:space="0" w:color="auto"/>
            </w:tcBorders>
            <w:shd w:val="clear" w:color="auto" w:fill="auto"/>
            <w:vAlign w:val="center"/>
          </w:tcPr>
          <w:p w14:paraId="4949D99E"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 Rp. 3.000.000</w:t>
            </w:r>
          </w:p>
        </w:tc>
        <w:tc>
          <w:tcPr>
            <w:tcW w:w="992" w:type="dxa"/>
            <w:tcBorders>
              <w:top w:val="single" w:sz="4" w:space="0" w:color="auto"/>
              <w:bottom w:val="single" w:sz="4" w:space="0" w:color="auto"/>
            </w:tcBorders>
            <w:shd w:val="clear" w:color="auto" w:fill="auto"/>
            <w:vAlign w:val="center"/>
          </w:tcPr>
          <w:p w14:paraId="312E53C6"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8</w:t>
            </w:r>
          </w:p>
          <w:p w14:paraId="59509072"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anxiety)</w:t>
            </w:r>
          </w:p>
        </w:tc>
      </w:tr>
      <w:tr w:rsidR="002233C8" w:rsidRPr="002233C8" w14:paraId="3F03F4A5" w14:textId="77777777" w:rsidTr="002233C8">
        <w:trPr>
          <w:trHeight w:val="688"/>
        </w:trPr>
        <w:tc>
          <w:tcPr>
            <w:tcW w:w="1276" w:type="dxa"/>
            <w:tcBorders>
              <w:top w:val="single" w:sz="4" w:space="0" w:color="auto"/>
              <w:bottom w:val="single" w:sz="4" w:space="0" w:color="auto"/>
            </w:tcBorders>
            <w:shd w:val="clear" w:color="auto" w:fill="auto"/>
            <w:vAlign w:val="center"/>
          </w:tcPr>
          <w:p w14:paraId="71BC49E0"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P5Y</w:t>
            </w:r>
          </w:p>
          <w:p w14:paraId="5F6B16CE" w14:textId="77777777" w:rsidR="002233C8" w:rsidRPr="002233C8" w:rsidRDefault="002233C8" w:rsidP="00F378B4">
            <w:pPr>
              <w:spacing w:after="0" w:line="240" w:lineRule="auto"/>
              <w:rPr>
                <w:rFonts w:ascii="Arial" w:hAnsi="Arial" w:cs="Arial"/>
                <w:sz w:val="18"/>
                <w:szCs w:val="18"/>
              </w:rPr>
            </w:pPr>
          </w:p>
        </w:tc>
        <w:tc>
          <w:tcPr>
            <w:tcW w:w="708" w:type="dxa"/>
            <w:tcBorders>
              <w:top w:val="single" w:sz="4" w:space="0" w:color="auto"/>
              <w:bottom w:val="single" w:sz="4" w:space="0" w:color="auto"/>
            </w:tcBorders>
            <w:shd w:val="clear" w:color="auto" w:fill="auto"/>
            <w:vAlign w:val="center"/>
          </w:tcPr>
          <w:p w14:paraId="2A56B421"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7</w:t>
            </w:r>
          </w:p>
        </w:tc>
        <w:tc>
          <w:tcPr>
            <w:tcW w:w="1134" w:type="dxa"/>
            <w:tcBorders>
              <w:top w:val="single" w:sz="4" w:space="0" w:color="auto"/>
              <w:bottom w:val="single" w:sz="4" w:space="0" w:color="auto"/>
            </w:tcBorders>
            <w:shd w:val="clear" w:color="auto" w:fill="auto"/>
            <w:vAlign w:val="center"/>
          </w:tcPr>
          <w:p w14:paraId="5B4920EA"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HIGH SCHOOL</w:t>
            </w:r>
          </w:p>
        </w:tc>
        <w:tc>
          <w:tcPr>
            <w:tcW w:w="992" w:type="dxa"/>
            <w:tcBorders>
              <w:top w:val="single" w:sz="4" w:space="0" w:color="auto"/>
              <w:bottom w:val="single" w:sz="4" w:space="0" w:color="auto"/>
            </w:tcBorders>
            <w:shd w:val="clear" w:color="auto" w:fill="auto"/>
            <w:vAlign w:val="center"/>
          </w:tcPr>
          <w:p w14:paraId="1F80A36D"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Domestic Domain</w:t>
            </w:r>
          </w:p>
        </w:tc>
        <w:tc>
          <w:tcPr>
            <w:tcW w:w="1275" w:type="dxa"/>
            <w:tcBorders>
              <w:top w:val="single" w:sz="4" w:space="0" w:color="auto"/>
              <w:bottom w:val="single" w:sz="4" w:space="0" w:color="auto"/>
            </w:tcBorders>
            <w:shd w:val="clear" w:color="auto" w:fill="auto"/>
            <w:vAlign w:val="center"/>
          </w:tcPr>
          <w:p w14:paraId="250A4E16"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1</w:t>
            </w:r>
          </w:p>
        </w:tc>
        <w:tc>
          <w:tcPr>
            <w:tcW w:w="1276" w:type="dxa"/>
            <w:tcBorders>
              <w:top w:val="single" w:sz="4" w:space="0" w:color="auto"/>
              <w:bottom w:val="single" w:sz="4" w:space="0" w:color="auto"/>
            </w:tcBorders>
            <w:shd w:val="clear" w:color="auto" w:fill="auto"/>
            <w:vAlign w:val="center"/>
          </w:tcPr>
          <w:p w14:paraId="17627265"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27 weeks</w:t>
            </w:r>
          </w:p>
          <w:p w14:paraId="36CB3C59"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TM 3)</w:t>
            </w:r>
          </w:p>
        </w:tc>
        <w:tc>
          <w:tcPr>
            <w:tcW w:w="992" w:type="dxa"/>
            <w:tcBorders>
              <w:top w:val="single" w:sz="4" w:space="0" w:color="auto"/>
              <w:bottom w:val="single" w:sz="4" w:space="0" w:color="auto"/>
            </w:tcBorders>
            <w:shd w:val="clear" w:color="auto" w:fill="auto"/>
            <w:vAlign w:val="center"/>
          </w:tcPr>
          <w:p w14:paraId="2DD6E9E4" w14:textId="77777777" w:rsidR="002233C8" w:rsidRPr="002233C8" w:rsidRDefault="002233C8" w:rsidP="00F378B4">
            <w:pPr>
              <w:spacing w:after="0" w:line="240" w:lineRule="auto"/>
              <w:rPr>
                <w:rFonts w:ascii="Arial" w:hAnsi="Arial" w:cs="Arial"/>
                <w:sz w:val="18"/>
                <w:szCs w:val="18"/>
              </w:rPr>
            </w:pPr>
            <w:r w:rsidRPr="002233C8">
              <w:rPr>
                <w:rFonts w:ascii="Arial" w:hAnsi="Arial" w:cs="Arial"/>
                <w:sz w:val="18"/>
                <w:szCs w:val="18"/>
              </w:rPr>
              <w:t>≤ 1 year</w:t>
            </w:r>
          </w:p>
        </w:tc>
        <w:tc>
          <w:tcPr>
            <w:tcW w:w="850" w:type="dxa"/>
            <w:tcBorders>
              <w:top w:val="single" w:sz="4" w:space="0" w:color="auto"/>
              <w:bottom w:val="single" w:sz="4" w:space="0" w:color="auto"/>
            </w:tcBorders>
            <w:shd w:val="clear" w:color="auto" w:fill="auto"/>
            <w:vAlign w:val="center"/>
          </w:tcPr>
          <w:p w14:paraId="28D79537"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not married</w:t>
            </w:r>
          </w:p>
        </w:tc>
        <w:tc>
          <w:tcPr>
            <w:tcW w:w="1134" w:type="dxa"/>
            <w:tcBorders>
              <w:top w:val="single" w:sz="4" w:space="0" w:color="auto"/>
              <w:bottom w:val="single" w:sz="4" w:space="0" w:color="auto"/>
            </w:tcBorders>
            <w:shd w:val="clear" w:color="auto" w:fill="auto"/>
            <w:vAlign w:val="center"/>
          </w:tcPr>
          <w:p w14:paraId="71841A19"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 Rp. 3.000.000</w:t>
            </w:r>
          </w:p>
        </w:tc>
        <w:tc>
          <w:tcPr>
            <w:tcW w:w="992" w:type="dxa"/>
            <w:tcBorders>
              <w:top w:val="single" w:sz="4" w:space="0" w:color="auto"/>
              <w:bottom w:val="single" w:sz="4" w:space="0" w:color="auto"/>
            </w:tcBorders>
            <w:shd w:val="clear" w:color="auto" w:fill="auto"/>
            <w:vAlign w:val="center"/>
          </w:tcPr>
          <w:p w14:paraId="73EA16FB"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8</w:t>
            </w:r>
          </w:p>
          <w:p w14:paraId="76809C95" w14:textId="77777777" w:rsidR="002233C8" w:rsidRPr="002233C8" w:rsidRDefault="002233C8" w:rsidP="00F378B4">
            <w:pPr>
              <w:spacing w:after="0" w:line="240" w:lineRule="auto"/>
              <w:jc w:val="center"/>
              <w:rPr>
                <w:rFonts w:ascii="Arial" w:hAnsi="Arial" w:cs="Arial"/>
                <w:sz w:val="18"/>
                <w:szCs w:val="18"/>
              </w:rPr>
            </w:pPr>
            <w:r w:rsidRPr="002233C8">
              <w:rPr>
                <w:rFonts w:ascii="Arial" w:hAnsi="Arial" w:cs="Arial"/>
                <w:sz w:val="18"/>
                <w:szCs w:val="18"/>
              </w:rPr>
              <w:t>(anxiety)</w:t>
            </w:r>
          </w:p>
        </w:tc>
      </w:tr>
    </w:tbl>
    <w:p w14:paraId="4A9BDF55" w14:textId="4BA49207" w:rsidR="002233C8" w:rsidRPr="00FF7BA9" w:rsidRDefault="00F378B4" w:rsidP="00F378B4">
      <w:pPr>
        <w:pStyle w:val="HTMLSudahDiformat"/>
        <w:shd w:val="clear" w:color="auto" w:fill="FFFFFF"/>
        <w:spacing w:line="360" w:lineRule="auto"/>
        <w:ind w:left="-1134"/>
        <w:jc w:val="both"/>
        <w:rPr>
          <w:rFonts w:ascii="Arial" w:hAnsi="Arial" w:cs="Arial"/>
          <w:color w:val="000000" w:themeColor="text1"/>
          <w:sz w:val="22"/>
          <w:szCs w:val="22"/>
        </w:rPr>
      </w:pPr>
      <w:r w:rsidRPr="00F378B4">
        <w:rPr>
          <w:rFonts w:ascii="Arial" w:hAnsi="Arial" w:cs="Arial"/>
          <w:color w:val="000000" w:themeColor="text1"/>
          <w:sz w:val="22"/>
          <w:szCs w:val="22"/>
        </w:rPr>
        <w:t>Source: Primary Data</w:t>
      </w:r>
    </w:p>
    <w:p w14:paraId="04CDE241" w14:textId="77777777" w:rsidR="000658CD" w:rsidRDefault="000658CD" w:rsidP="00715191">
      <w:pPr>
        <w:pStyle w:val="HTMLSudahDiformat"/>
        <w:shd w:val="clear" w:color="auto" w:fill="FFFFFF"/>
        <w:spacing w:line="360" w:lineRule="auto"/>
        <w:jc w:val="both"/>
        <w:rPr>
          <w:rFonts w:ascii="Arial" w:hAnsi="Arial" w:cs="Arial"/>
          <w:color w:val="000000" w:themeColor="text1"/>
          <w:sz w:val="22"/>
          <w:szCs w:val="22"/>
        </w:rPr>
      </w:pPr>
    </w:p>
    <w:p w14:paraId="76EC5C53" w14:textId="649EDADB" w:rsidR="007D15BF" w:rsidRPr="007D15BF" w:rsidRDefault="000658CD" w:rsidP="000658CD">
      <w:pPr>
        <w:pStyle w:val="HTMLSudahDiformat"/>
        <w:shd w:val="clear" w:color="auto" w:fill="FFFFFF"/>
        <w:spacing w:line="360" w:lineRule="auto"/>
        <w:jc w:val="both"/>
        <w:rPr>
          <w:rFonts w:ascii="Arial" w:hAnsi="Arial" w:cs="Arial"/>
          <w:color w:val="000000" w:themeColor="text1"/>
          <w:sz w:val="22"/>
          <w:szCs w:val="22"/>
        </w:rPr>
      </w:pPr>
      <w:r>
        <w:rPr>
          <w:rFonts w:ascii="Arial" w:hAnsi="Arial" w:cs="Arial"/>
          <w:color w:val="000000" w:themeColor="text1"/>
          <w:sz w:val="22"/>
          <w:szCs w:val="22"/>
        </w:rPr>
        <w:tab/>
      </w:r>
      <w:r w:rsidR="00F378B4" w:rsidRPr="00F378B4">
        <w:rPr>
          <w:rFonts w:ascii="Arial" w:hAnsi="Arial" w:cs="Arial"/>
          <w:color w:val="000000" w:themeColor="text1"/>
          <w:sz w:val="22"/>
          <w:szCs w:val="22"/>
        </w:rPr>
        <w:t>There are 4 themes obtained from the results of data analysis, namely: 1). Psychological factors, with the sub-theme of psychological defense. 2) Sociocultural factors, with sub-themes of social support and marital status. 3) Stressful Factors, with sub-themes of feelings of pregnant and HIV-positive women, feelings of disappointing loved ones, feeling tired of undergoing treatment, and having anxiety symptoms. 4) Life Stress Factors, with sub themes of feelings that cause anxiety.</w:t>
      </w:r>
    </w:p>
    <w:p w14:paraId="5C96A0F8" w14:textId="77777777" w:rsidR="00081B65" w:rsidRDefault="00081B65" w:rsidP="000658CD">
      <w:pPr>
        <w:pStyle w:val="HTMLSudahDiformat"/>
        <w:shd w:val="clear" w:color="auto" w:fill="FFFFFF"/>
        <w:spacing w:line="360" w:lineRule="auto"/>
        <w:jc w:val="both"/>
        <w:rPr>
          <w:rFonts w:ascii="Arial" w:hAnsi="Arial" w:cs="Arial"/>
          <w:b/>
          <w:bCs/>
          <w:color w:val="000000" w:themeColor="text1"/>
          <w:sz w:val="22"/>
          <w:szCs w:val="22"/>
          <w:lang w:val="id-ID"/>
        </w:rPr>
      </w:pPr>
    </w:p>
    <w:p w14:paraId="094E5A13" w14:textId="485AC078" w:rsidR="000658CD" w:rsidRPr="000658CD"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0658CD">
        <w:rPr>
          <w:rFonts w:ascii="Arial" w:hAnsi="Arial" w:cs="Arial"/>
          <w:b/>
          <w:bCs/>
          <w:color w:val="000000" w:themeColor="text1"/>
          <w:sz w:val="22"/>
          <w:szCs w:val="22"/>
          <w:lang w:val="id-ID"/>
        </w:rPr>
        <w:t>Psychological factors</w:t>
      </w:r>
    </w:p>
    <w:p w14:paraId="3A59672B" w14:textId="1EB62DBC" w:rsidR="000658CD" w:rsidRPr="000658CD"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0658CD">
        <w:rPr>
          <w:rFonts w:ascii="Arial" w:hAnsi="Arial" w:cs="Arial"/>
          <w:b/>
          <w:bCs/>
          <w:color w:val="000000" w:themeColor="text1"/>
          <w:sz w:val="22"/>
          <w:szCs w:val="22"/>
          <w:lang w:val="id-ID"/>
        </w:rPr>
        <w:t>Psychological defense</w:t>
      </w:r>
    </w:p>
    <w:p w14:paraId="44B88BD3" w14:textId="1F383592" w:rsidR="000658CD" w:rsidRPr="000658CD" w:rsidRDefault="006026E4"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is sub-theme describes the ability of pregnant women undergoing antiretroviral therapy to deal with unpleasant things. The majority of participants in this research have psychological defenses against themselves by staying away from sources of pressure, as expressed by participants below:</w:t>
      </w:r>
    </w:p>
    <w:p w14:paraId="7EA0D72A" w14:textId="19B903DD"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Usually, when I feel angry and emotional, I sit on a mountain like that”</w:t>
      </w:r>
      <w:r w:rsidRPr="000658CD">
        <w:rPr>
          <w:rFonts w:ascii="Arial" w:hAnsi="Arial" w:cs="Arial"/>
          <w:color w:val="000000" w:themeColor="text1"/>
          <w:sz w:val="22"/>
          <w:szCs w:val="22"/>
          <w:lang w:val="id-ID"/>
        </w:rPr>
        <w:t xml:space="preserve"> (P4M).</w:t>
      </w:r>
    </w:p>
    <w:p w14:paraId="604CA560" w14:textId="69D605D5"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sit quietly far away, in a quiet place and then give myself peace of mind”</w:t>
      </w:r>
      <w:r w:rsidRPr="000658CD">
        <w:rPr>
          <w:rFonts w:ascii="Arial" w:hAnsi="Arial" w:cs="Arial"/>
          <w:color w:val="000000" w:themeColor="text1"/>
          <w:sz w:val="22"/>
          <w:szCs w:val="22"/>
          <w:lang w:val="id-ID"/>
        </w:rPr>
        <w:t xml:space="preserve"> (P1M).</w:t>
      </w:r>
    </w:p>
    <w:p w14:paraId="4C6691FB" w14:textId="52AAA055"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I'm leaving, I don't want to meet people yet”</w:t>
      </w:r>
      <w:r w:rsidRPr="000658CD">
        <w:rPr>
          <w:rFonts w:ascii="Arial" w:hAnsi="Arial" w:cs="Arial"/>
          <w:color w:val="000000" w:themeColor="text1"/>
          <w:sz w:val="22"/>
          <w:szCs w:val="22"/>
          <w:lang w:val="id-ID"/>
        </w:rPr>
        <w:t xml:space="preserve"> (P5Y).</w:t>
      </w:r>
    </w:p>
    <w:p w14:paraId="5CE16006" w14:textId="76D5C28E"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Yes, I prefer to be alone. I don't like noise or crowds at gatherings, sometimes there's a lot of gossip, so just bring myself to stay indoors”</w:t>
      </w:r>
      <w:r w:rsidRPr="000658CD">
        <w:rPr>
          <w:rFonts w:ascii="Arial" w:hAnsi="Arial" w:cs="Arial"/>
          <w:color w:val="000000" w:themeColor="text1"/>
          <w:sz w:val="22"/>
          <w:szCs w:val="22"/>
          <w:lang w:val="id-ID"/>
        </w:rPr>
        <w:t xml:space="preserve"> (P2Y).</w:t>
      </w:r>
    </w:p>
    <w:p w14:paraId="6EAAC015" w14:textId="0195AE16"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Just playing on my cellphone, I'm not daydreaming. sometimes sleeping, or looking for a job, folding clothes. I don't like daydreaming”</w:t>
      </w:r>
      <w:r w:rsidRPr="000658CD">
        <w:rPr>
          <w:rFonts w:ascii="Arial" w:hAnsi="Arial" w:cs="Arial"/>
          <w:color w:val="000000" w:themeColor="text1"/>
          <w:sz w:val="22"/>
          <w:szCs w:val="22"/>
          <w:lang w:val="id-ID"/>
        </w:rPr>
        <w:t xml:space="preserve"> (P2Y).</w:t>
      </w:r>
    </w:p>
    <w:p w14:paraId="2AA6DD38" w14:textId="5E816790" w:rsidR="007D15BF" w:rsidRPr="000658CD" w:rsidRDefault="000658CD" w:rsidP="007D15BF">
      <w:pPr>
        <w:pStyle w:val="HTMLSudahDiformat"/>
        <w:shd w:val="clear" w:color="auto" w:fill="FFFFFF"/>
        <w:spacing w:line="360" w:lineRule="auto"/>
        <w:ind w:left="426"/>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lastRenderedPageBreak/>
        <w:t xml:space="preserve"> </w:t>
      </w:r>
      <w:r w:rsidRPr="00F34518">
        <w:rPr>
          <w:rFonts w:ascii="Arial" w:hAnsi="Arial" w:cs="Arial"/>
          <w:i/>
          <w:iCs/>
          <w:color w:val="000000" w:themeColor="text1"/>
          <w:sz w:val="22"/>
          <w:szCs w:val="22"/>
          <w:lang w:val="id-ID"/>
        </w:rPr>
        <w:t>“…for ordinary things. but not for private matters, because I don't easily trust people”</w:t>
      </w:r>
      <w:r w:rsidRPr="000658CD">
        <w:rPr>
          <w:rFonts w:ascii="Arial" w:hAnsi="Arial" w:cs="Arial"/>
          <w:color w:val="000000" w:themeColor="text1"/>
          <w:sz w:val="22"/>
          <w:szCs w:val="22"/>
          <w:lang w:val="id-ID"/>
        </w:rPr>
        <w:t xml:space="preserve"> (P2Y).</w:t>
      </w:r>
    </w:p>
    <w:p w14:paraId="5D1A349B"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Other participants have a form of self-defense because of the people they love. As stated by participant 3, that is:</w:t>
      </w:r>
    </w:p>
    <w:p w14:paraId="68F9ADD4" w14:textId="664CA97E" w:rsidR="006026E4"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but mom is very strong. That's why I don't feel like I have the heart, so I feel enthusiastic, so why should I be weak if I have a mother whose motivation is strong for me. "So I think that, this disease is not a burden for me to have a life so I think it's normal, so just be grateful (mother cried with gratitude)”</w:t>
      </w:r>
      <w:r w:rsidRPr="000658CD">
        <w:rPr>
          <w:rFonts w:ascii="Arial" w:hAnsi="Arial" w:cs="Arial"/>
          <w:color w:val="000000" w:themeColor="text1"/>
          <w:sz w:val="22"/>
          <w:szCs w:val="22"/>
          <w:lang w:val="id-ID"/>
        </w:rPr>
        <w:t xml:space="preserve"> (P3A).</w:t>
      </w:r>
    </w:p>
    <w:p w14:paraId="1A94B8D0" w14:textId="04CDDF3C"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Participants 2 and 4 tried to strengthen themselves by saying the following sentences:</w:t>
      </w:r>
    </w:p>
    <w:p w14:paraId="404B9FB4" w14:textId="77777777" w:rsid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why do I think too long”</w:t>
      </w:r>
      <w:r w:rsidRPr="000658CD">
        <w:rPr>
          <w:rFonts w:ascii="Arial" w:hAnsi="Arial" w:cs="Arial"/>
          <w:color w:val="000000" w:themeColor="text1"/>
          <w:sz w:val="22"/>
          <w:szCs w:val="22"/>
          <w:lang w:val="id-ID"/>
        </w:rPr>
        <w:t xml:space="preserve"> (P4M).</w:t>
      </w:r>
    </w:p>
    <w:p w14:paraId="1C68C012" w14:textId="2A5CAC52"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I thought, I'm not the only one who is sick like this. There are still many people out there who are sick like me, who take medicine every day”</w:t>
      </w:r>
      <w:r w:rsidRPr="000658CD">
        <w:rPr>
          <w:rFonts w:ascii="Arial" w:hAnsi="Arial" w:cs="Arial"/>
          <w:color w:val="000000" w:themeColor="text1"/>
          <w:sz w:val="22"/>
          <w:szCs w:val="22"/>
          <w:lang w:val="id-ID"/>
        </w:rPr>
        <w:t xml:space="preserve"> (P2Y)</w:t>
      </w:r>
    </w:p>
    <w:p w14:paraId="1EA84388" w14:textId="4D8B7BED" w:rsidR="000658CD" w:rsidRPr="000658CD" w:rsidRDefault="000658CD" w:rsidP="000658CD">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 xml:space="preserve">“…so it feels normal, so be grateful, so maybe this is a blessing (mother smiles) so just be grateful” </w:t>
      </w:r>
      <w:r w:rsidRPr="000658CD">
        <w:rPr>
          <w:rFonts w:ascii="Arial" w:hAnsi="Arial" w:cs="Arial"/>
          <w:color w:val="000000" w:themeColor="text1"/>
          <w:sz w:val="22"/>
          <w:szCs w:val="22"/>
          <w:lang w:val="id-ID"/>
        </w:rPr>
        <w:t>(P3A).</w:t>
      </w:r>
    </w:p>
    <w:p w14:paraId="6E8D333C" w14:textId="260F2E07" w:rsidR="006026E4"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there are a few who know, I don't care …”</w:t>
      </w:r>
      <w:r w:rsidRPr="000658CD">
        <w:rPr>
          <w:rFonts w:ascii="Arial" w:hAnsi="Arial" w:cs="Arial"/>
          <w:color w:val="000000" w:themeColor="text1"/>
          <w:sz w:val="22"/>
          <w:szCs w:val="22"/>
          <w:lang w:val="id-ID"/>
        </w:rPr>
        <w:t xml:space="preserve"> (P2Y)</w:t>
      </w:r>
    </w:p>
    <w:p w14:paraId="5DD04CDC" w14:textId="1634B519" w:rsidR="00A03F5C" w:rsidRDefault="00F34518"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psychological defense sub-theme shows that the majority of participants try to strengthen themselves in various ways to avoid sources of pressure that can cause stressors.</w:t>
      </w:r>
    </w:p>
    <w:p w14:paraId="7F1449A8" w14:textId="77777777" w:rsidR="00081B65" w:rsidRDefault="00081B65" w:rsidP="000658CD">
      <w:pPr>
        <w:pStyle w:val="HTMLSudahDiformat"/>
        <w:shd w:val="clear" w:color="auto" w:fill="FFFFFF"/>
        <w:spacing w:line="360" w:lineRule="auto"/>
        <w:jc w:val="both"/>
        <w:rPr>
          <w:rFonts w:ascii="Arial" w:hAnsi="Arial" w:cs="Arial"/>
          <w:color w:val="000000" w:themeColor="text1"/>
          <w:sz w:val="22"/>
          <w:szCs w:val="22"/>
          <w:lang w:val="id-ID"/>
        </w:rPr>
      </w:pPr>
    </w:p>
    <w:p w14:paraId="638C550D" w14:textId="77777777" w:rsidR="000658CD" w:rsidRPr="000658CD"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0658CD">
        <w:rPr>
          <w:rFonts w:ascii="Arial" w:hAnsi="Arial" w:cs="Arial"/>
          <w:b/>
          <w:bCs/>
          <w:color w:val="000000" w:themeColor="text1"/>
          <w:sz w:val="22"/>
          <w:szCs w:val="22"/>
          <w:lang w:val="id-ID"/>
        </w:rPr>
        <w:t>Sociocultural Factors</w:t>
      </w:r>
    </w:p>
    <w:p w14:paraId="19A7C17F" w14:textId="638912F9" w:rsidR="000658CD" w:rsidRPr="000658CD"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0658CD">
        <w:rPr>
          <w:rFonts w:ascii="Arial" w:hAnsi="Arial" w:cs="Arial"/>
          <w:b/>
          <w:bCs/>
          <w:color w:val="000000" w:themeColor="text1"/>
          <w:sz w:val="22"/>
          <w:szCs w:val="22"/>
          <w:lang w:val="id-ID"/>
        </w:rPr>
        <w:t>Social support</w:t>
      </w:r>
    </w:p>
    <w:p w14:paraId="53B6DC95" w14:textId="4C3DA97A" w:rsidR="000658CD" w:rsidRPr="000658CD" w:rsidRDefault="00A03F5C"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social support sub-theme describes the forms of social support received by pregnant women who are HIV positive and undergoing antiretroviral therapy, that is form of encouragement, support, attention and help received from husbands, parents, brothers, sisters, friends, neighbors and health workers. The following is the mother's statement regarding the social support she received:</w:t>
      </w:r>
    </w:p>
    <w:p w14:paraId="1107755A" w14:textId="2F648B02"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Husband and my mother..”</w:t>
      </w:r>
      <w:r w:rsidRPr="000658CD">
        <w:rPr>
          <w:rFonts w:ascii="Arial" w:hAnsi="Arial" w:cs="Arial"/>
          <w:color w:val="000000" w:themeColor="text1"/>
          <w:sz w:val="22"/>
          <w:szCs w:val="22"/>
          <w:lang w:val="id-ID"/>
        </w:rPr>
        <w:t xml:space="preserve"> (P2Y)</w:t>
      </w:r>
    </w:p>
    <w:p w14:paraId="032EE86F" w14:textId="304F212C"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Sometimes I'm alone, I get angry at home, saying I don't have to be alone. I sat alone, dong said bro, what are you daydreaming about? Don't make it myself”</w:t>
      </w:r>
      <w:r w:rsidR="00F34518">
        <w:rPr>
          <w:rFonts w:ascii="Arial" w:hAnsi="Arial" w:cs="Arial"/>
          <w:i/>
          <w:iCs/>
          <w:color w:val="000000" w:themeColor="text1"/>
          <w:sz w:val="22"/>
          <w:szCs w:val="22"/>
          <w:lang w:val="id-ID"/>
        </w:rPr>
        <w:t xml:space="preserve"> </w:t>
      </w:r>
      <w:r w:rsidRPr="000658CD">
        <w:rPr>
          <w:rFonts w:ascii="Arial" w:hAnsi="Arial" w:cs="Arial"/>
          <w:color w:val="000000" w:themeColor="text1"/>
          <w:sz w:val="22"/>
          <w:szCs w:val="22"/>
          <w:lang w:val="id-ID"/>
        </w:rPr>
        <w:t>(P1M).</w:t>
      </w:r>
    </w:p>
    <w:p w14:paraId="098A87C5" w14:textId="043DC9F8"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from mom and sister. Husband, Now supportive, early start not. do not accept”</w:t>
      </w:r>
      <w:r w:rsidRPr="000658CD">
        <w:rPr>
          <w:rFonts w:ascii="Arial" w:hAnsi="Arial" w:cs="Arial"/>
          <w:color w:val="000000" w:themeColor="text1"/>
          <w:sz w:val="22"/>
          <w:szCs w:val="22"/>
          <w:lang w:val="id-ID"/>
        </w:rPr>
        <w:t xml:space="preserve"> (P4M).</w:t>
      </w:r>
    </w:p>
    <w:p w14:paraId="3B1082BF" w14:textId="749B92C5"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 xml:space="preserve">“Husband scolds, husband reminds me, have you taken medicine or not? I said no, he immediately got angry and then said you can't do that, you have to take </w:t>
      </w:r>
      <w:r w:rsidRPr="00F34518">
        <w:rPr>
          <w:rFonts w:ascii="Arial" w:hAnsi="Arial" w:cs="Arial"/>
          <w:i/>
          <w:iCs/>
          <w:color w:val="000000" w:themeColor="text1"/>
          <w:sz w:val="22"/>
          <w:szCs w:val="22"/>
          <w:lang w:val="id-ID"/>
        </w:rPr>
        <w:lastRenderedPageBreak/>
        <w:t>medicine so I asked him back, have you taken medicine or not? so we usually take medicine at 9 o'clock”</w:t>
      </w:r>
      <w:r w:rsidRPr="000658CD">
        <w:rPr>
          <w:rFonts w:ascii="Arial" w:hAnsi="Arial" w:cs="Arial"/>
          <w:color w:val="000000" w:themeColor="text1"/>
          <w:sz w:val="22"/>
          <w:szCs w:val="22"/>
          <w:lang w:val="id-ID"/>
        </w:rPr>
        <w:t xml:space="preserve"> (P1M).</w:t>
      </w:r>
    </w:p>
    <w:p w14:paraId="2C9CC5CF" w14:textId="0F5A8D86"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we both remind each other. If the medicine has run out, if not I will take it, my husband will definitely come and take it…”</w:t>
      </w:r>
      <w:r w:rsidRPr="000658CD">
        <w:rPr>
          <w:rFonts w:ascii="Arial" w:hAnsi="Arial" w:cs="Arial"/>
          <w:color w:val="000000" w:themeColor="text1"/>
          <w:sz w:val="22"/>
          <w:szCs w:val="22"/>
          <w:lang w:val="id-ID"/>
        </w:rPr>
        <w:t xml:space="preserve"> (P3A).</w:t>
      </w:r>
    </w:p>
    <w:p w14:paraId="38980FBC" w14:textId="1FF40E32"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Yes, the support from my mother is extraordinary, but don't be discouraged, be enthusiastic”</w:t>
      </w:r>
      <w:r w:rsidRPr="000658CD">
        <w:rPr>
          <w:rFonts w:ascii="Arial" w:hAnsi="Arial" w:cs="Arial"/>
          <w:color w:val="000000" w:themeColor="text1"/>
          <w:sz w:val="22"/>
          <w:szCs w:val="22"/>
          <w:lang w:val="id-ID"/>
        </w:rPr>
        <w:t xml:space="preserve"> (P3A).</w:t>
      </w:r>
    </w:p>
    <w:p w14:paraId="70C1C300" w14:textId="39F37F88"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that mother knows that I am strong, so that mother always says that you know that when you have a child you are strong, so it's like... oh my the spirit is there, but the emotion of that spirit is what I can't hold back and that's why I always cry. he cried directly in front of mom, but mom always said that mom knows that your child is strong. That mother is truly an angel for me (mother sobs)”</w:t>
      </w:r>
      <w:r w:rsidRPr="000658CD">
        <w:rPr>
          <w:rFonts w:ascii="Arial" w:hAnsi="Arial" w:cs="Arial"/>
          <w:color w:val="000000" w:themeColor="text1"/>
          <w:sz w:val="22"/>
          <w:szCs w:val="22"/>
          <w:lang w:val="id-ID"/>
        </w:rPr>
        <w:t xml:space="preserve"> (P3A).</w:t>
      </w:r>
    </w:p>
    <w:p w14:paraId="6C8832D9" w14:textId="66B87424"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Mother, I'll give you some advice. Mother-in-law always gives advice …”</w:t>
      </w:r>
      <w:r w:rsidR="00F34518">
        <w:rPr>
          <w:rFonts w:ascii="Arial" w:hAnsi="Arial" w:cs="Arial"/>
          <w:color w:val="000000" w:themeColor="text1"/>
          <w:sz w:val="22"/>
          <w:szCs w:val="22"/>
          <w:lang w:val="id-ID"/>
        </w:rPr>
        <w:t xml:space="preserve"> </w:t>
      </w:r>
      <w:r w:rsidRPr="000658CD">
        <w:rPr>
          <w:rFonts w:ascii="Arial" w:hAnsi="Arial" w:cs="Arial"/>
          <w:color w:val="000000" w:themeColor="text1"/>
          <w:sz w:val="22"/>
          <w:szCs w:val="22"/>
          <w:lang w:val="id-ID"/>
        </w:rPr>
        <w:t>(P1M).</w:t>
      </w:r>
    </w:p>
    <w:p w14:paraId="4C31F4FB" w14:textId="7BA93AC4"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M</w:t>
      </w:r>
      <w:r w:rsidR="00F34518" w:rsidRPr="00F34518">
        <w:rPr>
          <w:rFonts w:ascii="Arial" w:hAnsi="Arial" w:cs="Arial"/>
          <w:i/>
          <w:iCs/>
          <w:color w:val="000000" w:themeColor="text1"/>
          <w:sz w:val="22"/>
          <w:szCs w:val="22"/>
          <w:lang w:val="id-ID"/>
        </w:rPr>
        <w:t>other</w:t>
      </w:r>
      <w:r w:rsidRPr="00F34518">
        <w:rPr>
          <w:rFonts w:ascii="Arial" w:hAnsi="Arial" w:cs="Arial"/>
          <w:i/>
          <w:iCs/>
          <w:color w:val="000000" w:themeColor="text1"/>
          <w:sz w:val="22"/>
          <w:szCs w:val="22"/>
          <w:lang w:val="id-ID"/>
        </w:rPr>
        <w:t xml:space="preserve"> gives advice, I treat it like my own daughter..”</w:t>
      </w:r>
      <w:r w:rsidRPr="000658CD">
        <w:rPr>
          <w:rFonts w:ascii="Arial" w:hAnsi="Arial" w:cs="Arial"/>
          <w:color w:val="000000" w:themeColor="text1"/>
          <w:sz w:val="22"/>
          <w:szCs w:val="22"/>
          <w:lang w:val="id-ID"/>
        </w:rPr>
        <w:t xml:space="preserve"> (P1M).</w:t>
      </w:r>
    </w:p>
    <w:p w14:paraId="3C830EAB" w14:textId="17B5C318"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Yes, mom. M</w:t>
      </w:r>
      <w:r w:rsidR="00F34518">
        <w:rPr>
          <w:rFonts w:ascii="Arial" w:hAnsi="Arial" w:cs="Arial"/>
          <w:i/>
          <w:iCs/>
          <w:color w:val="000000" w:themeColor="text1"/>
          <w:sz w:val="22"/>
          <w:szCs w:val="22"/>
          <w:lang w:val="id-ID"/>
        </w:rPr>
        <w:t>other</w:t>
      </w:r>
      <w:r w:rsidRPr="00F34518">
        <w:rPr>
          <w:rFonts w:ascii="Arial" w:hAnsi="Arial" w:cs="Arial"/>
          <w:i/>
          <w:iCs/>
          <w:color w:val="000000" w:themeColor="text1"/>
          <w:sz w:val="22"/>
          <w:szCs w:val="22"/>
          <w:lang w:val="id-ID"/>
        </w:rPr>
        <w:t xml:space="preserve"> tells stories of strength. (mother accompanies)”</w:t>
      </w:r>
      <w:r w:rsidRPr="000658CD">
        <w:rPr>
          <w:rFonts w:ascii="Arial" w:hAnsi="Arial" w:cs="Arial"/>
          <w:color w:val="000000" w:themeColor="text1"/>
          <w:sz w:val="22"/>
          <w:szCs w:val="22"/>
          <w:lang w:val="id-ID"/>
        </w:rPr>
        <w:t xml:space="preserve"> (P4M).</w:t>
      </w:r>
    </w:p>
    <w:p w14:paraId="63CB08A2" w14:textId="01016C71"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 xml:space="preserve">“…Mom and </w:t>
      </w:r>
      <w:r w:rsidR="00F34518">
        <w:rPr>
          <w:rFonts w:ascii="Arial" w:hAnsi="Arial" w:cs="Arial"/>
          <w:i/>
          <w:iCs/>
          <w:color w:val="000000" w:themeColor="text1"/>
          <w:sz w:val="22"/>
          <w:szCs w:val="22"/>
          <w:lang w:val="id-ID"/>
        </w:rPr>
        <w:t>sister</w:t>
      </w:r>
      <w:r w:rsidRPr="00F34518">
        <w:rPr>
          <w:rFonts w:ascii="Arial" w:hAnsi="Arial" w:cs="Arial"/>
          <w:i/>
          <w:iCs/>
          <w:color w:val="000000" w:themeColor="text1"/>
          <w:sz w:val="22"/>
          <w:szCs w:val="22"/>
          <w:lang w:val="id-ID"/>
        </w:rPr>
        <w:t xml:space="preserve"> at home also give encouragement”</w:t>
      </w:r>
      <w:r w:rsidRPr="000658CD">
        <w:rPr>
          <w:rFonts w:ascii="Arial" w:hAnsi="Arial" w:cs="Arial"/>
          <w:color w:val="000000" w:themeColor="text1"/>
          <w:sz w:val="22"/>
          <w:szCs w:val="22"/>
          <w:lang w:val="id-ID"/>
        </w:rPr>
        <w:t xml:space="preserve"> (P2Y).</w:t>
      </w:r>
    </w:p>
    <w:p w14:paraId="34644111" w14:textId="38124AA6"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 xml:space="preserve"> “Tell me to take my medicine diligently, my sister doesn't get angry and doesn't stay away from me”</w:t>
      </w:r>
      <w:r w:rsidRPr="000658CD">
        <w:rPr>
          <w:rFonts w:ascii="Arial" w:hAnsi="Arial" w:cs="Arial"/>
          <w:color w:val="000000" w:themeColor="text1"/>
          <w:sz w:val="22"/>
          <w:szCs w:val="22"/>
          <w:lang w:val="id-ID"/>
        </w:rPr>
        <w:t xml:space="preserve"> (P4M).</w:t>
      </w:r>
    </w:p>
    <w:p w14:paraId="5A8F6F63" w14:textId="30C6903B"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I’m struggled from stage 4 until I recovered like this. In an environment where I get love from the people closest to me, I am really looking forward to this pregnancy”</w:t>
      </w:r>
      <w:r w:rsidRPr="000658CD">
        <w:rPr>
          <w:rFonts w:ascii="Arial" w:hAnsi="Arial" w:cs="Arial"/>
          <w:color w:val="000000" w:themeColor="text1"/>
          <w:sz w:val="22"/>
          <w:szCs w:val="22"/>
          <w:lang w:val="id-ID"/>
        </w:rPr>
        <w:t xml:space="preserve"> (P2Y).</w:t>
      </w:r>
    </w:p>
    <w:p w14:paraId="6423C3B5" w14:textId="4C97FDAD"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from this illness I am still struggling until I finish my studies, until now I have a good husband, have a family and have a good husband. I think it's normal …”</w:t>
      </w:r>
      <w:r w:rsidRPr="000658CD">
        <w:rPr>
          <w:rFonts w:ascii="Arial" w:hAnsi="Arial" w:cs="Arial"/>
          <w:color w:val="000000" w:themeColor="text1"/>
          <w:sz w:val="22"/>
          <w:szCs w:val="22"/>
          <w:lang w:val="id-ID"/>
        </w:rPr>
        <w:t xml:space="preserve"> (P2Y).</w:t>
      </w:r>
    </w:p>
    <w:p w14:paraId="682A8798" w14:textId="54FAC450" w:rsidR="006026E4"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F34518">
        <w:rPr>
          <w:rFonts w:ascii="Arial" w:hAnsi="Arial" w:cs="Arial"/>
          <w:i/>
          <w:iCs/>
          <w:color w:val="000000" w:themeColor="text1"/>
          <w:sz w:val="22"/>
          <w:szCs w:val="22"/>
          <w:lang w:val="id-ID"/>
        </w:rPr>
        <w:t>“…so we as a family like to get together, eat together (mother said happily)”</w:t>
      </w:r>
      <w:r w:rsidRPr="000658CD">
        <w:rPr>
          <w:rFonts w:ascii="Arial" w:hAnsi="Arial" w:cs="Arial"/>
          <w:color w:val="000000" w:themeColor="text1"/>
          <w:sz w:val="22"/>
          <w:szCs w:val="22"/>
          <w:lang w:val="id-ID"/>
        </w:rPr>
        <w:t xml:space="preserve"> (P3A).</w:t>
      </w:r>
    </w:p>
    <w:p w14:paraId="7934DD93" w14:textId="4D704C43"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Apart from receiving support from the nuclear family (husband, parents and older siblings), participant 2 also received support from fellow PLWHA:</w:t>
      </w:r>
    </w:p>
    <w:p w14:paraId="2D621A2B" w14:textId="334A1FF5" w:rsidR="006026E4"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Yes, it is common for people with PLWHA status to diligently take medication …”</w:t>
      </w:r>
      <w:r w:rsidRPr="000658CD">
        <w:rPr>
          <w:rFonts w:ascii="Arial" w:hAnsi="Arial" w:cs="Arial"/>
          <w:color w:val="000000" w:themeColor="text1"/>
          <w:sz w:val="22"/>
          <w:szCs w:val="22"/>
          <w:lang w:val="id-ID"/>
        </w:rPr>
        <w:t xml:space="preserve"> (P2Y).</w:t>
      </w:r>
    </w:p>
    <w:p w14:paraId="78FAE912" w14:textId="42A0C994"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Support from health workers was also frequently mentioned by participants:</w:t>
      </w:r>
    </w:p>
    <w:p w14:paraId="5258337F" w14:textId="17C6D123"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Only from your nurse”</w:t>
      </w:r>
      <w:r w:rsidRPr="000658CD">
        <w:rPr>
          <w:rFonts w:ascii="Arial" w:hAnsi="Arial" w:cs="Arial"/>
          <w:color w:val="000000" w:themeColor="text1"/>
          <w:sz w:val="22"/>
          <w:szCs w:val="22"/>
          <w:lang w:val="id-ID"/>
        </w:rPr>
        <w:t xml:space="preserve"> (P5Y).</w:t>
      </w:r>
    </w:p>
    <w:p w14:paraId="04A39E85" w14:textId="4151F106"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but when I consulted the doctor, went to the doctor, to the midwife concerned, if that was okay, I did it. "So it feels normal, so be grateful, so maybe this is a blessing (mother smiles) so just be grateful”</w:t>
      </w:r>
      <w:r w:rsidRPr="000658CD">
        <w:rPr>
          <w:rFonts w:ascii="Arial" w:hAnsi="Arial" w:cs="Arial"/>
          <w:color w:val="000000" w:themeColor="text1"/>
          <w:sz w:val="22"/>
          <w:szCs w:val="22"/>
          <w:lang w:val="id-ID"/>
        </w:rPr>
        <w:t xml:space="preserve"> (P3A).</w:t>
      </w:r>
    </w:p>
    <w:p w14:paraId="205C24AB" w14:textId="7F984DB1"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lastRenderedPageBreak/>
        <w:t>“..but after I confirmed with the nurse for confirmation, I had a situation like this after I took the medicine but the statement from the nurse was that it was an adjustment according to the ARV we were taking”</w:t>
      </w:r>
      <w:r w:rsidRPr="000658CD">
        <w:rPr>
          <w:rFonts w:ascii="Arial" w:hAnsi="Arial" w:cs="Arial"/>
          <w:color w:val="000000" w:themeColor="text1"/>
          <w:sz w:val="22"/>
          <w:szCs w:val="22"/>
          <w:lang w:val="id-ID"/>
        </w:rPr>
        <w:t xml:space="preserve"> (P3A).</w:t>
      </w:r>
    </w:p>
    <w:p w14:paraId="78531071" w14:textId="48CAA42C"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So the nurse said, it's not just because the mother is at home, maybe the husband is like that (mother cries but forces herself to laugh)”</w:t>
      </w:r>
      <w:r w:rsidRPr="000658CD">
        <w:rPr>
          <w:rFonts w:ascii="Arial" w:hAnsi="Arial" w:cs="Arial"/>
          <w:color w:val="000000" w:themeColor="text1"/>
          <w:sz w:val="22"/>
          <w:szCs w:val="22"/>
          <w:lang w:val="id-ID"/>
        </w:rPr>
        <w:t xml:space="preserve"> (P3A)</w:t>
      </w:r>
    </w:p>
    <w:p w14:paraId="224CD43A" w14:textId="21091AA8"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Sister's words reminded me of Mama's words..”</w:t>
      </w:r>
      <w:r w:rsidRPr="000658CD">
        <w:rPr>
          <w:rFonts w:ascii="Arial" w:hAnsi="Arial" w:cs="Arial"/>
          <w:color w:val="000000" w:themeColor="text1"/>
          <w:sz w:val="22"/>
          <w:szCs w:val="22"/>
          <w:lang w:val="id-ID"/>
        </w:rPr>
        <w:t xml:space="preserve"> (P3A).</w:t>
      </w:r>
    </w:p>
    <w:p w14:paraId="75080CD3" w14:textId="20F84C03"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for medical purposes, the service is extraordinary, very supportive, helps us, understands us better, that's all.</w:t>
      </w:r>
      <w:r w:rsidRPr="000658CD">
        <w:rPr>
          <w:rFonts w:ascii="Arial" w:hAnsi="Arial" w:cs="Arial"/>
          <w:color w:val="000000" w:themeColor="text1"/>
          <w:sz w:val="22"/>
          <w:szCs w:val="22"/>
          <w:lang w:val="id-ID"/>
        </w:rPr>
        <w:t xml:space="preserve"> (P3A).</w:t>
      </w:r>
    </w:p>
    <w:p w14:paraId="50E0FB4E"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Participant 3 stated that he felt more comfortable with health workers in current health services:</w:t>
      </w:r>
    </w:p>
    <w:p w14:paraId="418CBFC9" w14:textId="3DB8CD40" w:rsidR="006026E4"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m afraid that if I'm far away, I'll take the medicine from here, then I'll be confused. I mean, I'll be overwhelmed later, I'll be afraid there, so I'll be afraid to leave this area. When I get another place, I have to adapt again. What I hope is</w:t>
      </w:r>
      <w:r w:rsidRPr="000658CD">
        <w:rPr>
          <w:rFonts w:ascii="Arial" w:hAnsi="Arial" w:cs="Arial"/>
          <w:color w:val="000000" w:themeColor="text1"/>
          <w:sz w:val="22"/>
          <w:szCs w:val="22"/>
          <w:lang w:val="id-ID"/>
        </w:rPr>
        <w:t xml:space="preserve"> </w:t>
      </w:r>
      <w:r w:rsidRPr="00955B9B">
        <w:rPr>
          <w:rFonts w:ascii="Arial" w:hAnsi="Arial" w:cs="Arial"/>
          <w:i/>
          <w:iCs/>
          <w:color w:val="000000" w:themeColor="text1"/>
          <w:sz w:val="22"/>
          <w:szCs w:val="22"/>
          <w:lang w:val="id-ID"/>
        </w:rPr>
        <w:t>like the officers here, is it going to be like that there, I'm afraid not. that's what I'm afraid of”</w:t>
      </w:r>
      <w:r w:rsidRPr="000658CD">
        <w:rPr>
          <w:rFonts w:ascii="Arial" w:hAnsi="Arial" w:cs="Arial"/>
          <w:color w:val="000000" w:themeColor="text1"/>
          <w:sz w:val="22"/>
          <w:szCs w:val="22"/>
          <w:lang w:val="id-ID"/>
        </w:rPr>
        <w:t xml:space="preserve">  (P3A)</w:t>
      </w:r>
    </w:p>
    <w:p w14:paraId="371E84FC" w14:textId="2792B093"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Apart from that, participant 5 received support only from health workers because the participant did not have the courage to reveal his status to his immediate family:</w:t>
      </w:r>
    </w:p>
    <w:p w14:paraId="4AC04E6E" w14:textId="339E73B2" w:rsidR="000658CD" w:rsidRPr="000658CD" w:rsidRDefault="000658CD" w:rsidP="00A03F5C">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No, only doctors give encouragement but I don't know if I can't be enthusiastic”</w:t>
      </w:r>
      <w:r w:rsidRPr="000658CD">
        <w:rPr>
          <w:rFonts w:ascii="Arial" w:hAnsi="Arial" w:cs="Arial"/>
          <w:color w:val="000000" w:themeColor="text1"/>
          <w:sz w:val="22"/>
          <w:szCs w:val="22"/>
          <w:lang w:val="id-ID"/>
        </w:rPr>
        <w:t xml:space="preserve"> (P5Y).</w:t>
      </w:r>
    </w:p>
    <w:p w14:paraId="390B3C08" w14:textId="75A6E285" w:rsidR="006026E4"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No, mostly a nurse, but I don't always meet a nurse”</w:t>
      </w:r>
      <w:r w:rsidRPr="000658CD">
        <w:rPr>
          <w:rFonts w:ascii="Arial" w:hAnsi="Arial" w:cs="Arial"/>
          <w:color w:val="000000" w:themeColor="text1"/>
          <w:sz w:val="22"/>
          <w:szCs w:val="22"/>
          <w:lang w:val="id-ID"/>
        </w:rPr>
        <w:t xml:space="preserve"> (P5Y).</w:t>
      </w:r>
    </w:p>
    <w:p w14:paraId="3E32373C" w14:textId="4FA64754"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Participants who do not receive full social support, especially from their immediate family, make participants feel depressed about their situation. As expressed by participant 2:</w:t>
      </w:r>
    </w:p>
    <w:p w14:paraId="5AD70F56" w14:textId="1E4CF317" w:rsidR="006026E4"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What I expect from my family is only good communication, because I get offended quickly. especially when I brought up the matter of my illness, I immediately started crying (my mother's eyes started to fill with tears and she wanted to cry). "There was that one time with my younger sister, until she gave me a status boost on Facebook (mother was sobbing and crying)”</w:t>
      </w:r>
      <w:r w:rsidRPr="000658CD">
        <w:rPr>
          <w:rFonts w:ascii="Arial" w:hAnsi="Arial" w:cs="Arial"/>
          <w:color w:val="000000" w:themeColor="text1"/>
          <w:sz w:val="22"/>
          <w:szCs w:val="22"/>
          <w:lang w:val="id-ID"/>
        </w:rPr>
        <w:t xml:space="preserve"> (P2Y).</w:t>
      </w:r>
    </w:p>
    <w:p w14:paraId="20AA13D7" w14:textId="7F0AC290"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Apart from that, there is also the mother's sense of responsibility to fulfill the expectations of the people around her, so that the mother cannot reject or ignore the hopes of the people who have provided motivation to the mother, as expressed by participant 1:</w:t>
      </w:r>
    </w:p>
    <w:p w14:paraId="13EEB30E" w14:textId="09168D0E" w:rsidR="006026E4"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 xml:space="preserve">“If I don't take medicine I feel guilty, because everyone recommends taking medicine” </w:t>
      </w:r>
      <w:r w:rsidRPr="000658CD">
        <w:rPr>
          <w:rFonts w:ascii="Arial" w:hAnsi="Arial" w:cs="Arial"/>
          <w:color w:val="000000" w:themeColor="text1"/>
          <w:sz w:val="22"/>
          <w:szCs w:val="22"/>
          <w:lang w:val="id-ID"/>
        </w:rPr>
        <w:t>(P1M).</w:t>
      </w:r>
    </w:p>
    <w:p w14:paraId="73FC5E64" w14:textId="20314AD1" w:rsidR="000658CD" w:rsidRDefault="00955B9B"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lastRenderedPageBreak/>
        <w:t xml:space="preserve">       </w:t>
      </w:r>
      <w:r w:rsidR="000658CD" w:rsidRPr="000658CD">
        <w:rPr>
          <w:rFonts w:ascii="Arial" w:hAnsi="Arial" w:cs="Arial"/>
          <w:color w:val="000000" w:themeColor="text1"/>
          <w:sz w:val="22"/>
          <w:szCs w:val="22"/>
          <w:lang w:val="id-ID"/>
        </w:rPr>
        <w:t>Based on the sub-theme of social support above, it shows that high family support can prevent mothers from psychological pressure in the form of symptoms of depression and symptoms of anxiety such as the inability to face a problem.</w:t>
      </w:r>
    </w:p>
    <w:p w14:paraId="704A7263" w14:textId="63C8651B" w:rsid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707BE3EA" w14:textId="77777777" w:rsidR="006026E4"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A03F5C">
        <w:rPr>
          <w:rFonts w:ascii="Arial" w:hAnsi="Arial" w:cs="Arial"/>
          <w:b/>
          <w:bCs/>
          <w:color w:val="000000" w:themeColor="text1"/>
          <w:sz w:val="22"/>
          <w:szCs w:val="22"/>
          <w:lang w:val="id-ID"/>
        </w:rPr>
        <w:t>Marital status</w:t>
      </w:r>
    </w:p>
    <w:p w14:paraId="4ECD4805" w14:textId="5AE5DF60" w:rsidR="000658CD" w:rsidRPr="006026E4" w:rsidRDefault="006026E4" w:rsidP="000658CD">
      <w:pPr>
        <w:pStyle w:val="HTMLSudahDiformat"/>
        <w:shd w:val="clear" w:color="auto" w:fill="FFFFFF"/>
        <w:spacing w:line="360" w:lineRule="auto"/>
        <w:jc w:val="both"/>
        <w:rPr>
          <w:rFonts w:ascii="Arial" w:hAnsi="Arial" w:cs="Arial"/>
          <w:b/>
          <w:bCs/>
          <w:color w:val="000000" w:themeColor="text1"/>
          <w:sz w:val="22"/>
          <w:szCs w:val="22"/>
          <w:lang w:val="id-ID"/>
        </w:rPr>
      </w:pPr>
      <w:r>
        <w:rPr>
          <w:rFonts w:ascii="Arial" w:hAnsi="Arial" w:cs="Arial"/>
          <w:b/>
          <w:bCs/>
          <w:color w:val="000000" w:themeColor="text1"/>
          <w:sz w:val="22"/>
          <w:szCs w:val="22"/>
          <w:lang w:val="id-ID"/>
        </w:rPr>
        <w:t xml:space="preserve">       </w:t>
      </w:r>
      <w:r w:rsidR="000658CD" w:rsidRPr="000658CD">
        <w:rPr>
          <w:rFonts w:ascii="Arial" w:hAnsi="Arial" w:cs="Arial"/>
          <w:color w:val="000000" w:themeColor="text1"/>
          <w:sz w:val="22"/>
          <w:szCs w:val="22"/>
          <w:lang w:val="id-ID"/>
        </w:rPr>
        <w:t>The marital status sub-theme describes the legal status of the mother's relationship with her partner, according to religion and law. In the participant demographic data, all participants admitted that they were not legally or legally married. As stated by participant 3:</w:t>
      </w:r>
    </w:p>
    <w:p w14:paraId="18FCBD63" w14:textId="7447DED2"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 have to get married, because I'm not married yet. great support from my parents for me to get married”</w:t>
      </w:r>
      <w:r w:rsidRPr="000658CD">
        <w:rPr>
          <w:rFonts w:ascii="Arial" w:hAnsi="Arial" w:cs="Arial"/>
          <w:color w:val="000000" w:themeColor="text1"/>
          <w:sz w:val="22"/>
          <w:szCs w:val="22"/>
          <w:lang w:val="id-ID"/>
        </w:rPr>
        <w:t xml:space="preserve"> (P3A).</w:t>
      </w:r>
    </w:p>
    <w:p w14:paraId="45A4313F" w14:textId="19DB9DD8"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mother thinks) well, for me personally… what I hope is that I have to get married, because I'm not married yet. "There was great support from my parents</w:t>
      </w:r>
      <w:r w:rsidRPr="000658CD">
        <w:rPr>
          <w:rFonts w:ascii="Arial" w:hAnsi="Arial" w:cs="Arial"/>
          <w:color w:val="000000" w:themeColor="text1"/>
          <w:sz w:val="22"/>
          <w:szCs w:val="22"/>
          <w:lang w:val="id-ID"/>
        </w:rPr>
        <w:t xml:space="preserve"> </w:t>
      </w:r>
      <w:r w:rsidRPr="00955B9B">
        <w:rPr>
          <w:rFonts w:ascii="Arial" w:hAnsi="Arial" w:cs="Arial"/>
          <w:i/>
          <w:iCs/>
          <w:color w:val="000000" w:themeColor="text1"/>
          <w:sz w:val="22"/>
          <w:szCs w:val="22"/>
          <w:lang w:val="id-ID"/>
        </w:rPr>
        <w:t>for me to get married, that's a religious teaching, but because I've violated it, this is a warning to me for going too far or something, so that's my hope.”</w:t>
      </w:r>
      <w:r w:rsidRPr="000658CD">
        <w:rPr>
          <w:rFonts w:ascii="Arial" w:hAnsi="Arial" w:cs="Arial"/>
          <w:color w:val="000000" w:themeColor="text1"/>
          <w:sz w:val="22"/>
          <w:szCs w:val="22"/>
          <w:lang w:val="id-ID"/>
        </w:rPr>
        <w:t xml:space="preserve"> (P3A)</w:t>
      </w:r>
    </w:p>
    <w:p w14:paraId="4702110F" w14:textId="4B519BA4" w:rsidR="000658CD" w:rsidRPr="000658CD" w:rsidRDefault="00955B9B"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marital status sub-theme shows that there is great hope from the mother to have a relationship that is religiously valid and legally valid.</w:t>
      </w:r>
    </w:p>
    <w:p w14:paraId="355537C1"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2148AFA5" w14:textId="0F18A8B6" w:rsidR="000658CD" w:rsidRPr="006026E4"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6026E4">
        <w:rPr>
          <w:rFonts w:ascii="Arial" w:hAnsi="Arial" w:cs="Arial"/>
          <w:b/>
          <w:bCs/>
          <w:color w:val="000000" w:themeColor="text1"/>
          <w:sz w:val="22"/>
          <w:szCs w:val="22"/>
          <w:lang w:val="id-ID"/>
        </w:rPr>
        <w:t>Fa</w:t>
      </w:r>
      <w:r w:rsidR="00957241">
        <w:rPr>
          <w:rFonts w:ascii="Arial" w:hAnsi="Arial" w:cs="Arial"/>
          <w:b/>
          <w:bCs/>
          <w:color w:val="000000" w:themeColor="text1"/>
          <w:sz w:val="22"/>
          <w:szCs w:val="22"/>
          <w:lang w:val="id-ID"/>
        </w:rPr>
        <w:t>ct</w:t>
      </w:r>
      <w:r w:rsidRPr="006026E4">
        <w:rPr>
          <w:rFonts w:ascii="Arial" w:hAnsi="Arial" w:cs="Arial"/>
          <w:b/>
          <w:bCs/>
          <w:color w:val="000000" w:themeColor="text1"/>
          <w:sz w:val="22"/>
          <w:szCs w:val="22"/>
          <w:lang w:val="id-ID"/>
        </w:rPr>
        <w:t>or Stressfull</w:t>
      </w:r>
    </w:p>
    <w:p w14:paraId="7C87202F" w14:textId="017E35C7" w:rsidR="000658CD" w:rsidRPr="006026E4"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6026E4">
        <w:rPr>
          <w:rFonts w:ascii="Arial" w:hAnsi="Arial" w:cs="Arial"/>
          <w:b/>
          <w:bCs/>
          <w:color w:val="000000" w:themeColor="text1"/>
          <w:sz w:val="22"/>
          <w:szCs w:val="22"/>
          <w:lang w:val="id-ID"/>
        </w:rPr>
        <w:t>Feelings of pregnant and HIV positive women</w:t>
      </w:r>
    </w:p>
    <w:p w14:paraId="66EAA3B5" w14:textId="011D5421" w:rsidR="000658CD" w:rsidRPr="000658CD" w:rsidRDefault="006026E4"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is sub-theme describes the things felt by pregnant women who are positive for HIV infection and undergoing antiretroviral therapy. Participants said they were worried or afraid that their baby would be infected with the HIV virus, were sad, anxious, disappointed, rejected their condition, and hoped for recovery. The following are the expressions of participants who feel sad because they are pregnant and are HIV positive:</w:t>
      </w:r>
    </w:p>
    <w:p w14:paraId="0FBF6B68" w14:textId="5D3125B7"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n my feelings, there is fear, the same as first if I don't want to. can't accept it. I'm afraid that I will harm my child, because there is a virus in my body. I'm afraid my child will be infected”</w:t>
      </w:r>
      <w:r w:rsidRPr="000658CD">
        <w:rPr>
          <w:rFonts w:ascii="Arial" w:hAnsi="Arial" w:cs="Arial"/>
          <w:color w:val="000000" w:themeColor="text1"/>
          <w:sz w:val="22"/>
          <w:szCs w:val="22"/>
          <w:lang w:val="id-ID"/>
        </w:rPr>
        <w:t xml:space="preserve"> (P3A).</w:t>
      </w:r>
    </w:p>
    <w:p w14:paraId="2E575CCD" w14:textId="4180D25F"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There is fear, anxiety, fear that the baby will also be infected. I didn't believe that I was infected, I felt sad, devastated, almost from taking medicine to not taking medicine it was 5 months. because I don't believe it”</w:t>
      </w:r>
      <w:r w:rsidRPr="000658CD">
        <w:rPr>
          <w:rFonts w:ascii="Arial" w:hAnsi="Arial" w:cs="Arial"/>
          <w:color w:val="000000" w:themeColor="text1"/>
          <w:sz w:val="22"/>
          <w:szCs w:val="22"/>
          <w:lang w:val="id-ID"/>
        </w:rPr>
        <w:t xml:space="preserve"> (P4M).</w:t>
      </w:r>
    </w:p>
    <w:p w14:paraId="75672864" w14:textId="0613533E"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 am very sad (mother starts sobbing/crying) why did I get this disease”</w:t>
      </w:r>
      <w:r w:rsidRPr="000658CD">
        <w:rPr>
          <w:rFonts w:ascii="Arial" w:hAnsi="Arial" w:cs="Arial"/>
          <w:color w:val="000000" w:themeColor="text1"/>
          <w:sz w:val="22"/>
          <w:szCs w:val="22"/>
          <w:lang w:val="id-ID"/>
        </w:rPr>
        <w:t xml:space="preserve"> (P5Y).</w:t>
      </w:r>
    </w:p>
    <w:p w14:paraId="464C146B" w14:textId="2E6D2500"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 was waiting for this pregnancy, but apparently (mother cried)…”</w:t>
      </w:r>
      <w:r w:rsidRPr="000658CD">
        <w:rPr>
          <w:rFonts w:ascii="Arial" w:hAnsi="Arial" w:cs="Arial"/>
          <w:color w:val="000000" w:themeColor="text1"/>
          <w:sz w:val="22"/>
          <w:szCs w:val="22"/>
          <w:lang w:val="id-ID"/>
        </w:rPr>
        <w:t xml:space="preserve"> (P5Y).</w:t>
      </w:r>
    </w:p>
    <w:p w14:paraId="055BD52F" w14:textId="14CCBF6B"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lastRenderedPageBreak/>
        <w:t xml:space="preserve">“First I know I'm happy to be pregnant, but I think about the risks because of this disease, there's a little fear too. But now it's normal, enjoying pregnancy, don't want to think anything wrong” </w:t>
      </w:r>
      <w:r w:rsidRPr="000658CD">
        <w:rPr>
          <w:rFonts w:ascii="Arial" w:hAnsi="Arial" w:cs="Arial"/>
          <w:color w:val="000000" w:themeColor="text1"/>
          <w:sz w:val="22"/>
          <w:szCs w:val="22"/>
          <w:lang w:val="id-ID"/>
        </w:rPr>
        <w:t>(P2Y).</w:t>
      </w:r>
    </w:p>
    <w:p w14:paraId="2F0E16DC"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In addition, participants 1, 2, and 5 said that they did not dare to tell their parents directly about their HIV status.</w:t>
      </w:r>
    </w:p>
    <w:p w14:paraId="08817045" w14:textId="4D750538"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Mom is the one who gives advice, I treat her like my own daughter. "Yesterday my father was sick, the doctor asked my mother but my father gave me a doctor's code so the doctor didn't tell me”</w:t>
      </w:r>
      <w:r w:rsidRPr="000658CD">
        <w:rPr>
          <w:rFonts w:ascii="Arial" w:hAnsi="Arial" w:cs="Arial"/>
          <w:color w:val="000000" w:themeColor="text1"/>
          <w:sz w:val="22"/>
          <w:szCs w:val="22"/>
          <w:lang w:val="id-ID"/>
        </w:rPr>
        <w:t xml:space="preserve"> (P1M).</w:t>
      </w:r>
    </w:p>
    <w:p w14:paraId="28CC3502" w14:textId="1D5620DE"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Husband and mother, husband's family doesn't know about this disease”</w:t>
      </w:r>
      <w:r w:rsidRPr="000658CD">
        <w:rPr>
          <w:rFonts w:ascii="Arial" w:hAnsi="Arial" w:cs="Arial"/>
          <w:color w:val="000000" w:themeColor="text1"/>
          <w:sz w:val="22"/>
          <w:szCs w:val="22"/>
          <w:lang w:val="id-ID"/>
        </w:rPr>
        <w:t xml:space="preserve"> (P2Y).</w:t>
      </w:r>
    </w:p>
    <w:p w14:paraId="38B09B19" w14:textId="0DD82160"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m afraid to tell my mother and husband”</w:t>
      </w:r>
      <w:r w:rsidRPr="000658CD">
        <w:rPr>
          <w:rFonts w:ascii="Arial" w:hAnsi="Arial" w:cs="Arial"/>
          <w:color w:val="000000" w:themeColor="text1"/>
          <w:sz w:val="22"/>
          <w:szCs w:val="22"/>
          <w:lang w:val="id-ID"/>
        </w:rPr>
        <w:t xml:space="preserve"> (P5Y).</w:t>
      </w:r>
    </w:p>
    <w:p w14:paraId="6A3AEBE4"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Apart from that, participant 1 revealed that being pregnant and being positive for HIV infection was not a problem for her, but her mother hoped for a cure. Following are the participant's expressions:</w:t>
      </w:r>
    </w:p>
    <w:p w14:paraId="34F5CD60" w14:textId="486ECE6B"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 xml:space="preserve">“It's not a problem, I'm just happy” </w:t>
      </w:r>
      <w:r w:rsidRPr="000658CD">
        <w:rPr>
          <w:rFonts w:ascii="Arial" w:hAnsi="Arial" w:cs="Arial"/>
          <w:color w:val="000000" w:themeColor="text1"/>
          <w:sz w:val="22"/>
          <w:szCs w:val="22"/>
          <w:lang w:val="id-ID"/>
        </w:rPr>
        <w:t>(P1M).</w:t>
      </w:r>
    </w:p>
    <w:p w14:paraId="008DF0AC" w14:textId="37850783"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Just normal, no other thoughts. Just want healing”</w:t>
      </w:r>
      <w:r w:rsidRPr="000658CD">
        <w:rPr>
          <w:rFonts w:ascii="Arial" w:hAnsi="Arial" w:cs="Arial"/>
          <w:color w:val="000000" w:themeColor="text1"/>
          <w:sz w:val="22"/>
          <w:szCs w:val="22"/>
          <w:lang w:val="id-ID"/>
        </w:rPr>
        <w:t xml:space="preserve"> (P1M).</w:t>
      </w:r>
    </w:p>
    <w:p w14:paraId="6056A84F" w14:textId="716C2992" w:rsidR="000658CD" w:rsidRPr="000658CD" w:rsidRDefault="006026E4"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is sub-theme shows feelings of fear, sadness, anxiety, disappointment, and rejection of the mother's current condition, namely being pregnant and positive for HIV infection.</w:t>
      </w:r>
    </w:p>
    <w:p w14:paraId="7783D6E2"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17D78EE5" w14:textId="02005C6F" w:rsidR="000658CD" w:rsidRPr="006026E4"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6026E4">
        <w:rPr>
          <w:rFonts w:ascii="Arial" w:hAnsi="Arial" w:cs="Arial"/>
          <w:b/>
          <w:bCs/>
          <w:color w:val="000000" w:themeColor="text1"/>
          <w:sz w:val="22"/>
          <w:szCs w:val="22"/>
          <w:lang w:val="id-ID"/>
        </w:rPr>
        <w:t xml:space="preserve">Feeling tired of undergoing antiretroviral treatment </w:t>
      </w:r>
    </w:p>
    <w:p w14:paraId="4391A528" w14:textId="19FE893C" w:rsidR="000658CD" w:rsidRPr="000658CD" w:rsidRDefault="006026E4"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sub-theme of feeling tired from undergoing treatment reveals the mother's psychological condition regarding the treatment that the mother is undergoing and must be consumed every day and carried out for the rest of her life. From the results of interviews conducted with 5 participants, 1 participant expressed feelings of difficulty undergoing treatment because his family did not know his HIV status. Here's the statement:</w:t>
      </w:r>
    </w:p>
    <w:p w14:paraId="6D6E24D3" w14:textId="057E09CE"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Yes... because I have to take medicine secretly every day. I'm also afraid that my family will finally find out”</w:t>
      </w:r>
      <w:r w:rsidRPr="000658CD">
        <w:rPr>
          <w:rFonts w:ascii="Arial" w:hAnsi="Arial" w:cs="Arial"/>
          <w:color w:val="000000" w:themeColor="text1"/>
          <w:sz w:val="22"/>
          <w:szCs w:val="22"/>
          <w:lang w:val="id-ID"/>
        </w:rPr>
        <w:t xml:space="preserve"> (P5Y)</w:t>
      </w:r>
    </w:p>
    <w:p w14:paraId="3587B554"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Other participants also stated that there was a feeling of fatigue, but the participant realized that the benefits of undergoing antiretroviral treatment could help prevent HIV transmission from herself to her baby. As expressed as follows:</w:t>
      </w:r>
    </w:p>
    <w:p w14:paraId="7BE45036" w14:textId="16B53333"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Just at first, now I'm used to it”</w:t>
      </w:r>
      <w:r w:rsidRPr="000658CD">
        <w:rPr>
          <w:rFonts w:ascii="Arial" w:hAnsi="Arial" w:cs="Arial"/>
          <w:color w:val="000000" w:themeColor="text1"/>
          <w:sz w:val="22"/>
          <w:szCs w:val="22"/>
          <w:lang w:val="id-ID"/>
        </w:rPr>
        <w:t xml:space="preserve"> (P4M).</w:t>
      </w:r>
    </w:p>
    <w:p w14:paraId="18AF33BF" w14:textId="4F4AD5D0"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Yes, I feel like that, but it will also be a hard feeling to let go”</w:t>
      </w:r>
      <w:r w:rsidRPr="000658CD">
        <w:rPr>
          <w:rFonts w:ascii="Arial" w:hAnsi="Arial" w:cs="Arial"/>
          <w:color w:val="000000" w:themeColor="text1"/>
          <w:sz w:val="22"/>
          <w:szCs w:val="22"/>
          <w:lang w:val="id-ID"/>
        </w:rPr>
        <w:t xml:space="preserve"> (P1M)</w:t>
      </w:r>
    </w:p>
    <w:p w14:paraId="631FAA1F" w14:textId="4079D8EF"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 xml:space="preserve">“Sometimes I feel bored. I'm so tired of taking medication, especially for the rest of my life, but I'm still enthusiastic. there are loved ones who still need me (mother </w:t>
      </w:r>
      <w:r w:rsidRPr="00955B9B">
        <w:rPr>
          <w:rFonts w:ascii="Arial" w:hAnsi="Arial" w:cs="Arial"/>
          <w:i/>
          <w:iCs/>
          <w:color w:val="000000" w:themeColor="text1"/>
          <w:sz w:val="22"/>
          <w:szCs w:val="22"/>
          <w:lang w:val="id-ID"/>
        </w:rPr>
        <w:lastRenderedPageBreak/>
        <w:t>smiles) It's been 4 years now, I think it's normal, like I don't think there's a virus in my body (mother tells me happily), so I think as long as I take medicine, I have that feeling”</w:t>
      </w:r>
      <w:r w:rsidRPr="000658CD">
        <w:rPr>
          <w:rFonts w:ascii="Arial" w:hAnsi="Arial" w:cs="Arial"/>
          <w:color w:val="000000" w:themeColor="text1"/>
          <w:sz w:val="22"/>
          <w:szCs w:val="22"/>
          <w:lang w:val="id-ID"/>
        </w:rPr>
        <w:t xml:space="preserve"> (P2Y)</w:t>
      </w:r>
    </w:p>
    <w:p w14:paraId="1440FD09" w14:textId="1D842583"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So I prioritize having children over having myself, so it's like I'm afraid if I don't take the medicine, not afraid, which means it has to be on time (the mother explains while emphasizing the word must) for the sake of the child”</w:t>
      </w:r>
      <w:r w:rsidRPr="000658CD">
        <w:rPr>
          <w:rFonts w:ascii="Arial" w:hAnsi="Arial" w:cs="Arial"/>
          <w:color w:val="000000" w:themeColor="text1"/>
          <w:sz w:val="22"/>
          <w:szCs w:val="22"/>
          <w:lang w:val="id-ID"/>
        </w:rPr>
        <w:t xml:space="preserve"> (P3A).</w:t>
      </w:r>
    </w:p>
    <w:p w14:paraId="2A1AAF37" w14:textId="04F96C53"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f I don't take medicine, my child will get infected, so I have to drink it so he will be fine”</w:t>
      </w:r>
      <w:r w:rsidRPr="000658CD">
        <w:rPr>
          <w:rFonts w:ascii="Arial" w:hAnsi="Arial" w:cs="Arial"/>
          <w:color w:val="000000" w:themeColor="text1"/>
          <w:sz w:val="22"/>
          <w:szCs w:val="22"/>
          <w:lang w:val="id-ID"/>
        </w:rPr>
        <w:t xml:space="preserve"> (P5Y).</w:t>
      </w:r>
    </w:p>
    <w:p w14:paraId="5CC09C6F"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Participant 3 expressed his fear of HIV treatment, which requires patients to take a lot of medication, as follows:</w:t>
      </w:r>
    </w:p>
    <w:p w14:paraId="3F164AC0" w14:textId="1555B9C8"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Eee... in my opinion, ee I have heard about this disease, because I had a nephew who died just this month. Ee... he said he was tired of taking this medicine because there was a lot, but when I came here, I only took one medicine. maybe</w:t>
      </w:r>
      <w:r w:rsidRPr="000658CD">
        <w:rPr>
          <w:rFonts w:ascii="Arial" w:hAnsi="Arial" w:cs="Arial"/>
          <w:color w:val="000000" w:themeColor="text1"/>
          <w:sz w:val="22"/>
          <w:szCs w:val="22"/>
          <w:lang w:val="id-ID"/>
        </w:rPr>
        <w:t xml:space="preserve"> </w:t>
      </w:r>
      <w:r w:rsidRPr="00955B9B">
        <w:rPr>
          <w:rFonts w:ascii="Arial" w:hAnsi="Arial" w:cs="Arial"/>
          <w:i/>
          <w:iCs/>
          <w:color w:val="000000" w:themeColor="text1"/>
          <w:sz w:val="22"/>
          <w:szCs w:val="22"/>
          <w:lang w:val="id-ID"/>
        </w:rPr>
        <w:t>he said he got a lot of medicine, kaah, there's still a lot of medicine. until he is looked after at the hospital in Yoka”</w:t>
      </w:r>
      <w:r w:rsidRPr="000658CD">
        <w:rPr>
          <w:rFonts w:ascii="Arial" w:hAnsi="Arial" w:cs="Arial"/>
          <w:color w:val="000000" w:themeColor="text1"/>
          <w:sz w:val="22"/>
          <w:szCs w:val="22"/>
          <w:lang w:val="id-ID"/>
        </w:rPr>
        <w:t xml:space="preserve"> (P3A).</w:t>
      </w:r>
    </w:p>
    <w:p w14:paraId="553E7AC5" w14:textId="04081E7E" w:rsidR="000658CD" w:rsidRPr="000658CD" w:rsidRDefault="00955B9B"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is sub-theme shows that HIV treatment undertaken by pregnant women causes feelings of fatigue. The mother is able to undergo treatment with support from the people closest to the mother. Apart from that, the amount of medication consumed by the mother can also influence the mother's interest in undergoing treatment.</w:t>
      </w:r>
    </w:p>
    <w:p w14:paraId="58F8BB4B"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59362362" w14:textId="3C5DD046" w:rsidR="000658CD" w:rsidRPr="006026E4"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6026E4">
        <w:rPr>
          <w:rFonts w:ascii="Arial" w:hAnsi="Arial" w:cs="Arial"/>
          <w:b/>
          <w:bCs/>
          <w:color w:val="000000" w:themeColor="text1"/>
          <w:sz w:val="22"/>
          <w:szCs w:val="22"/>
          <w:lang w:val="id-ID"/>
        </w:rPr>
        <w:t>Feelings of disappointing loved ones</w:t>
      </w:r>
    </w:p>
    <w:p w14:paraId="0CF8391A" w14:textId="184C4856" w:rsidR="000658CD" w:rsidRPr="000658CD" w:rsidRDefault="006026E4"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sub-theme of feelings of disappointing loved ones describes the mother's feelings of guilt towards the people closest to her. All participants felt they had disappointed their parents, especially female parents.</w:t>
      </w:r>
    </w:p>
    <w:p w14:paraId="5EAD094F" w14:textId="276C04DB"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w:t>
      </w:r>
      <w:r w:rsidR="00F34518" w:rsidRPr="00955B9B">
        <w:rPr>
          <w:rFonts w:ascii="Arial" w:hAnsi="Arial" w:cs="Arial"/>
          <w:i/>
          <w:iCs/>
          <w:color w:val="000000" w:themeColor="text1"/>
          <w:sz w:val="22"/>
          <w:szCs w:val="22"/>
          <w:lang w:val="id-ID"/>
        </w:rPr>
        <w:t xml:space="preserve">I </w:t>
      </w:r>
      <w:r w:rsidRPr="00955B9B">
        <w:rPr>
          <w:rFonts w:ascii="Arial" w:hAnsi="Arial" w:cs="Arial"/>
          <w:i/>
          <w:iCs/>
          <w:color w:val="000000" w:themeColor="text1"/>
          <w:sz w:val="22"/>
          <w:szCs w:val="22"/>
          <w:lang w:val="id-ID"/>
        </w:rPr>
        <w:t>was honest with mom, because I was afraid that mom would be disappointed. "It's the same here at home, mom here too, I don't dare to be honest because I'm afraid mom will be disappointed, the two pendam barrels are for her own second barrel”</w:t>
      </w:r>
      <w:r w:rsidRPr="000658CD">
        <w:rPr>
          <w:rFonts w:ascii="Arial" w:hAnsi="Arial" w:cs="Arial"/>
          <w:color w:val="000000" w:themeColor="text1"/>
          <w:sz w:val="22"/>
          <w:szCs w:val="22"/>
          <w:lang w:val="id-ID"/>
        </w:rPr>
        <w:t xml:space="preserve"> (P1M).</w:t>
      </w:r>
    </w:p>
    <w:p w14:paraId="6DFBEFCA" w14:textId="2EB7A8FF" w:rsidR="000658CD" w:rsidRPr="000658CD" w:rsidRDefault="000658CD" w:rsidP="00955B9B">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Once, when I was sick, my mother was busy. Mom has gardening activities so it's hampered by taking care of me. I was seriously ill at that time. I'm stage 4…”</w:t>
      </w:r>
      <w:r w:rsidRPr="000658CD">
        <w:rPr>
          <w:rFonts w:ascii="Arial" w:hAnsi="Arial" w:cs="Arial"/>
          <w:color w:val="000000" w:themeColor="text1"/>
          <w:sz w:val="22"/>
          <w:szCs w:val="22"/>
          <w:lang w:val="id-ID"/>
        </w:rPr>
        <w:t xml:space="preserve"> (P2Y).</w:t>
      </w:r>
    </w:p>
    <w:p w14:paraId="0D309426" w14:textId="5EE971D0"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So if you say you feel guilty, you feel really guilty, mama (while wiping tears that fall) (crying)”</w:t>
      </w:r>
      <w:r w:rsidRPr="000658CD">
        <w:rPr>
          <w:rFonts w:ascii="Arial" w:hAnsi="Arial" w:cs="Arial"/>
          <w:color w:val="000000" w:themeColor="text1"/>
          <w:sz w:val="22"/>
          <w:szCs w:val="22"/>
          <w:lang w:val="id-ID"/>
        </w:rPr>
        <w:t xml:space="preserve"> (P3A).</w:t>
      </w:r>
    </w:p>
    <w:p w14:paraId="4F468B2C" w14:textId="3CC02476"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t>“I feel, (mother thinks for a long time)… sad, constantly afraid, crying for almost 1 month. I disappointed my parents..”</w:t>
      </w:r>
      <w:r w:rsidRPr="000658CD">
        <w:rPr>
          <w:rFonts w:ascii="Arial" w:hAnsi="Arial" w:cs="Arial"/>
          <w:color w:val="000000" w:themeColor="text1"/>
          <w:sz w:val="22"/>
          <w:szCs w:val="22"/>
          <w:lang w:val="id-ID"/>
        </w:rPr>
        <w:t xml:space="preserve"> (P4M).</w:t>
      </w:r>
    </w:p>
    <w:p w14:paraId="5F5D39C9" w14:textId="32438BEC" w:rsidR="000658CD" w:rsidRPr="000658CD" w:rsidRDefault="000658CD" w:rsidP="006026E4">
      <w:pPr>
        <w:pStyle w:val="HTMLSudahDiformat"/>
        <w:shd w:val="clear" w:color="auto" w:fill="FFFFFF"/>
        <w:spacing w:line="360" w:lineRule="auto"/>
        <w:ind w:left="426"/>
        <w:jc w:val="both"/>
        <w:rPr>
          <w:rFonts w:ascii="Arial" w:hAnsi="Arial" w:cs="Arial"/>
          <w:color w:val="000000" w:themeColor="text1"/>
          <w:sz w:val="22"/>
          <w:szCs w:val="22"/>
          <w:lang w:val="id-ID"/>
        </w:rPr>
      </w:pPr>
      <w:r w:rsidRPr="00955B9B">
        <w:rPr>
          <w:rFonts w:ascii="Arial" w:hAnsi="Arial" w:cs="Arial"/>
          <w:i/>
          <w:iCs/>
          <w:color w:val="000000" w:themeColor="text1"/>
          <w:sz w:val="22"/>
          <w:szCs w:val="22"/>
          <w:lang w:val="id-ID"/>
        </w:rPr>
        <w:lastRenderedPageBreak/>
        <w:t>“That feeling definitely exists, especially parents. especially starting to know that I was positive, disappointed, sad, yes, I cried together with the nurse, yes I was so devastated, it was like I didn't expect it. I live at home, it's never been like this (mother's eyes filled with tears) how is that possible”</w:t>
      </w:r>
      <w:r w:rsidRPr="000658CD">
        <w:rPr>
          <w:rFonts w:ascii="Arial" w:hAnsi="Arial" w:cs="Arial"/>
          <w:color w:val="000000" w:themeColor="text1"/>
          <w:sz w:val="22"/>
          <w:szCs w:val="22"/>
          <w:lang w:val="id-ID"/>
        </w:rPr>
        <w:t xml:space="preserve"> (P3A).</w:t>
      </w:r>
    </w:p>
    <w:p w14:paraId="14BE2426" w14:textId="3AA11F35" w:rsidR="000658CD" w:rsidRPr="000658CD" w:rsidRDefault="000658CD" w:rsidP="00462A20">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 xml:space="preserve">“…but because the family doesn't know. I have to look normal” </w:t>
      </w:r>
      <w:r w:rsidRPr="000658CD">
        <w:rPr>
          <w:rFonts w:ascii="Arial" w:hAnsi="Arial" w:cs="Arial"/>
          <w:color w:val="000000" w:themeColor="text1"/>
          <w:sz w:val="22"/>
          <w:szCs w:val="22"/>
          <w:lang w:val="id-ID"/>
        </w:rPr>
        <w:t>(P5Y).</w:t>
      </w:r>
    </w:p>
    <w:p w14:paraId="5D7D83EB"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Apart from feeling guilty towards their parents, participants also felt guilty towards their children, as expressed by participants 3 and 5 below:</w:t>
      </w:r>
    </w:p>
    <w:p w14:paraId="6FA9AAE0" w14:textId="76030120"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but indeed the feeling of guilt is towards my child”</w:t>
      </w:r>
      <w:r w:rsidRPr="000658CD">
        <w:rPr>
          <w:rFonts w:ascii="Arial" w:hAnsi="Arial" w:cs="Arial"/>
          <w:color w:val="000000" w:themeColor="text1"/>
          <w:sz w:val="22"/>
          <w:szCs w:val="22"/>
          <w:lang w:val="id-ID"/>
        </w:rPr>
        <w:t xml:space="preserve"> (P3A).</w:t>
      </w:r>
    </w:p>
    <w:p w14:paraId="5B0D56CC" w14:textId="6C4F11F9"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Yes (mother starts sobbing) I was waiting for this pregnancy, but it turns out (mother cries)...I don't know what to do, I'm afraid my child will catch this disease”</w:t>
      </w:r>
      <w:r w:rsidRPr="000658CD">
        <w:rPr>
          <w:rFonts w:ascii="Arial" w:hAnsi="Arial" w:cs="Arial"/>
          <w:color w:val="000000" w:themeColor="text1"/>
          <w:sz w:val="22"/>
          <w:szCs w:val="22"/>
          <w:lang w:val="id-ID"/>
        </w:rPr>
        <w:t xml:space="preserve"> (P5Y).</w:t>
      </w:r>
    </w:p>
    <w:p w14:paraId="29C7C107"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6F44F91D" w14:textId="010FFB40" w:rsidR="000658CD" w:rsidRPr="000658CD" w:rsidRDefault="00F34518"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sub-theme of feelings of disappointing loved ones shows that the mother feels like she is a burden on her family.</w:t>
      </w:r>
    </w:p>
    <w:p w14:paraId="4415C9FE"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12F2E3E0" w14:textId="41767AB2" w:rsidR="000658CD" w:rsidRPr="00F34518"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F34518">
        <w:rPr>
          <w:rFonts w:ascii="Arial" w:hAnsi="Arial" w:cs="Arial"/>
          <w:b/>
          <w:bCs/>
          <w:color w:val="000000" w:themeColor="text1"/>
          <w:sz w:val="22"/>
          <w:szCs w:val="22"/>
          <w:lang w:val="id-ID"/>
        </w:rPr>
        <w:t>Has symptoms of anxiety</w:t>
      </w:r>
    </w:p>
    <w:p w14:paraId="0B1CD09C" w14:textId="31BD5777" w:rsidR="000658CD" w:rsidRPr="000658CD" w:rsidRDefault="00F34518"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anxiety symptoms sub-theme shows the results of the HADS instrument scoring for the 5 participants, 3 participants were detected as experiencing symptoms of anxiety, namely participants 1, 4 and 5. Apart from the results of the HADS instrument scoring, anxiety symptoms were also revealed in the statements of several participants, such as:</w:t>
      </w:r>
    </w:p>
    <w:p w14:paraId="01EA90C1" w14:textId="47D14799"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There was, all of a sudden, like sitting down and then suddenly the talking father immediately stood up and slapped his face inward. I don't know what made me like that. I can't be bothered a little, I still do it like that”</w:t>
      </w:r>
      <w:r w:rsidRPr="000658CD">
        <w:rPr>
          <w:rFonts w:ascii="Arial" w:hAnsi="Arial" w:cs="Arial"/>
          <w:color w:val="000000" w:themeColor="text1"/>
          <w:sz w:val="22"/>
          <w:szCs w:val="22"/>
          <w:lang w:val="id-ID"/>
        </w:rPr>
        <w:t xml:space="preserve">  (P1M)</w:t>
      </w:r>
    </w:p>
    <w:p w14:paraId="46AD2AA1" w14:textId="42B48A7B"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Sleepy but I can't sleep”</w:t>
      </w:r>
      <w:r w:rsidRPr="000658CD">
        <w:rPr>
          <w:rFonts w:ascii="Arial" w:hAnsi="Arial" w:cs="Arial"/>
          <w:color w:val="000000" w:themeColor="text1"/>
          <w:sz w:val="22"/>
          <w:szCs w:val="22"/>
          <w:lang w:val="id-ID"/>
        </w:rPr>
        <w:t xml:space="preserve"> (P4M)</w:t>
      </w:r>
    </w:p>
    <w:p w14:paraId="22038406" w14:textId="2331589E"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Yes, I'm sleepy but I can't sleep”</w:t>
      </w:r>
      <w:r w:rsidRPr="000658CD">
        <w:rPr>
          <w:rFonts w:ascii="Arial" w:hAnsi="Arial" w:cs="Arial"/>
          <w:color w:val="000000" w:themeColor="text1"/>
          <w:sz w:val="22"/>
          <w:szCs w:val="22"/>
          <w:lang w:val="id-ID"/>
        </w:rPr>
        <w:t xml:space="preserve"> (P5Y)</w:t>
      </w:r>
    </w:p>
    <w:p w14:paraId="403F1275" w14:textId="37216743"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I'm doubtful, I'm afraid they will know my status”</w:t>
      </w:r>
      <w:r w:rsidRPr="000658CD">
        <w:rPr>
          <w:rFonts w:ascii="Arial" w:hAnsi="Arial" w:cs="Arial"/>
          <w:color w:val="000000" w:themeColor="text1"/>
          <w:sz w:val="22"/>
          <w:szCs w:val="22"/>
          <w:lang w:val="id-ID"/>
        </w:rPr>
        <w:t xml:space="preserve"> (P5Y)</w:t>
      </w:r>
    </w:p>
    <w:p w14:paraId="67CF3A04" w14:textId="52371A61" w:rsidR="000658CD" w:rsidRPr="000658CD" w:rsidRDefault="000658CD" w:rsidP="00462A20">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I'm alone sometimes, looking for a quiet place”</w:t>
      </w:r>
      <w:r w:rsidRPr="000658CD">
        <w:rPr>
          <w:rFonts w:ascii="Arial" w:hAnsi="Arial" w:cs="Arial"/>
          <w:color w:val="000000" w:themeColor="text1"/>
          <w:sz w:val="22"/>
          <w:szCs w:val="22"/>
          <w:lang w:val="id-ID"/>
        </w:rPr>
        <w:t xml:space="preserve"> (P5Y)</w:t>
      </w:r>
    </w:p>
    <w:p w14:paraId="39365EFF" w14:textId="431BEBF1"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Once, when I first found out and was taking the medicine, I had this feeling that made me anxious. I can't be comfortable like I usually rest. I thought too much so I didn't sit and couldn't rest properly in those few months”</w:t>
      </w:r>
      <w:r w:rsidRPr="000658CD">
        <w:rPr>
          <w:rFonts w:ascii="Arial" w:hAnsi="Arial" w:cs="Arial"/>
          <w:color w:val="000000" w:themeColor="text1"/>
          <w:sz w:val="22"/>
          <w:szCs w:val="22"/>
          <w:lang w:val="id-ID"/>
        </w:rPr>
        <w:t xml:space="preserve"> (P3A)</w:t>
      </w:r>
    </w:p>
    <w:p w14:paraId="427DB3DB" w14:textId="26FBEB2F" w:rsidR="000658CD" w:rsidRPr="000658CD" w:rsidRDefault="000658CD" w:rsidP="00462A20">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Aloof sometimes but not too much”</w:t>
      </w:r>
      <w:r w:rsidRPr="000658CD">
        <w:rPr>
          <w:rFonts w:ascii="Arial" w:hAnsi="Arial" w:cs="Arial"/>
          <w:color w:val="000000" w:themeColor="text1"/>
          <w:sz w:val="22"/>
          <w:szCs w:val="22"/>
          <w:lang w:val="id-ID"/>
        </w:rPr>
        <w:t xml:space="preserve"> (P3A)</w:t>
      </w:r>
    </w:p>
    <w:p w14:paraId="6B69A150" w14:textId="006CF83D" w:rsidR="000658CD" w:rsidRPr="000658CD" w:rsidRDefault="00462A20"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Based on the anxiety symptoms sub-theme, it shows that the anxiety symptom most often experienced by pregnant women who are HIV positive and undergoing antiretroviral therapy is insomnia.</w:t>
      </w:r>
    </w:p>
    <w:p w14:paraId="4E5E6236"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p>
    <w:p w14:paraId="15EA9E0B" w14:textId="3FBE9694" w:rsidR="000658CD" w:rsidRPr="00F34518"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F34518">
        <w:rPr>
          <w:rFonts w:ascii="Arial" w:hAnsi="Arial" w:cs="Arial"/>
          <w:b/>
          <w:bCs/>
          <w:color w:val="000000" w:themeColor="text1"/>
          <w:sz w:val="22"/>
          <w:szCs w:val="22"/>
          <w:lang w:val="id-ID"/>
        </w:rPr>
        <w:t>Life Stress Factors</w:t>
      </w:r>
    </w:p>
    <w:p w14:paraId="64BDB91A" w14:textId="0DA37529" w:rsidR="000658CD" w:rsidRPr="00F34518" w:rsidRDefault="000658CD"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F34518">
        <w:rPr>
          <w:rFonts w:ascii="Arial" w:hAnsi="Arial" w:cs="Arial"/>
          <w:b/>
          <w:bCs/>
          <w:color w:val="000000" w:themeColor="text1"/>
          <w:sz w:val="22"/>
          <w:szCs w:val="22"/>
          <w:lang w:val="id-ID"/>
        </w:rPr>
        <w:t>Feelings that cause anxiety</w:t>
      </w:r>
    </w:p>
    <w:p w14:paraId="5D73019F" w14:textId="2A78DDB8" w:rsidR="000658CD" w:rsidRPr="000658CD" w:rsidRDefault="00F34518"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The sub-theme of feelings that cause anxiety shows the mother's emotional state because she only focuses on one thing in her life. The majority of participants were worried about the condition of themselves and their children. As stated by participants 1, 3, 4, and 5 below:</w:t>
      </w:r>
    </w:p>
    <w:p w14:paraId="6FDCDFBA" w14:textId="79DEB2D5"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if you're worried, just think about the future”</w:t>
      </w:r>
      <w:r w:rsidRPr="000658CD">
        <w:rPr>
          <w:rFonts w:ascii="Arial" w:hAnsi="Arial" w:cs="Arial"/>
          <w:color w:val="000000" w:themeColor="text1"/>
          <w:sz w:val="22"/>
          <w:szCs w:val="22"/>
          <w:lang w:val="id-ID"/>
        </w:rPr>
        <w:t xml:space="preserve"> (P1M).</w:t>
      </w:r>
    </w:p>
    <w:p w14:paraId="4CECDD20" w14:textId="6F7F9128"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Just about children…”</w:t>
      </w:r>
      <w:r w:rsidRPr="000658CD">
        <w:rPr>
          <w:rFonts w:ascii="Arial" w:hAnsi="Arial" w:cs="Arial"/>
          <w:color w:val="000000" w:themeColor="text1"/>
          <w:sz w:val="22"/>
          <w:szCs w:val="22"/>
          <w:lang w:val="id-ID"/>
        </w:rPr>
        <w:t xml:space="preserve"> (P4M).</w:t>
      </w:r>
    </w:p>
    <w:p w14:paraId="396FA2A6" w14:textId="0BF0AE6F"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The fear that the baby will also be infected, the first child only survived 4 days (when he was 4 days old he died immediately)”</w:t>
      </w:r>
      <w:r w:rsidRPr="000658CD">
        <w:rPr>
          <w:rFonts w:ascii="Arial" w:hAnsi="Arial" w:cs="Arial"/>
          <w:color w:val="000000" w:themeColor="text1"/>
          <w:sz w:val="22"/>
          <w:szCs w:val="22"/>
          <w:lang w:val="id-ID"/>
        </w:rPr>
        <w:t xml:space="preserve"> (P4M)</w:t>
      </w:r>
    </w:p>
    <w:p w14:paraId="73AE7515" w14:textId="2B609864"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I think it's fitting that when you're alone you think about how long you'll live or not. sometimes remembering my child who died, I feel guilty”</w:t>
      </w:r>
      <w:r w:rsidRPr="000658CD">
        <w:rPr>
          <w:rFonts w:ascii="Arial" w:hAnsi="Arial" w:cs="Arial"/>
          <w:color w:val="000000" w:themeColor="text1"/>
          <w:sz w:val="22"/>
          <w:szCs w:val="22"/>
          <w:lang w:val="id-ID"/>
        </w:rPr>
        <w:t xml:space="preserve"> (P4M).</w:t>
      </w:r>
    </w:p>
    <w:p w14:paraId="40E02B55" w14:textId="33C2F36B"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I just think about myself, I don't know what to do anymore”</w:t>
      </w:r>
      <w:r w:rsidRPr="000658CD">
        <w:rPr>
          <w:rFonts w:ascii="Arial" w:hAnsi="Arial" w:cs="Arial"/>
          <w:color w:val="000000" w:themeColor="text1"/>
          <w:sz w:val="22"/>
          <w:szCs w:val="22"/>
          <w:lang w:val="id-ID"/>
        </w:rPr>
        <w:t xml:space="preserve"> (P5Y).</w:t>
      </w:r>
    </w:p>
    <w:p w14:paraId="415C6957" w14:textId="2E87FA88"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What I think is that I have myself (mother laughs). Secondly I think that I have parents and I have children because I already have a son who is 4 years old”</w:t>
      </w:r>
      <w:r w:rsidRPr="000658CD">
        <w:rPr>
          <w:rFonts w:ascii="Arial" w:hAnsi="Arial" w:cs="Arial"/>
          <w:color w:val="000000" w:themeColor="text1"/>
          <w:sz w:val="22"/>
          <w:szCs w:val="22"/>
          <w:lang w:val="id-ID"/>
        </w:rPr>
        <w:t xml:space="preserve"> (P3A).</w:t>
      </w:r>
    </w:p>
    <w:p w14:paraId="1141FEB5" w14:textId="77777777" w:rsidR="000658CD" w:rsidRPr="000658CD" w:rsidRDefault="000658CD" w:rsidP="000658CD">
      <w:pPr>
        <w:pStyle w:val="HTMLSudahDiformat"/>
        <w:shd w:val="clear" w:color="auto" w:fill="FFFFFF"/>
        <w:spacing w:line="360" w:lineRule="auto"/>
        <w:jc w:val="both"/>
        <w:rPr>
          <w:rFonts w:ascii="Arial" w:hAnsi="Arial" w:cs="Arial"/>
          <w:color w:val="000000" w:themeColor="text1"/>
          <w:sz w:val="22"/>
          <w:szCs w:val="22"/>
          <w:lang w:val="id-ID"/>
        </w:rPr>
      </w:pPr>
      <w:r w:rsidRPr="000658CD">
        <w:rPr>
          <w:rFonts w:ascii="Arial" w:hAnsi="Arial" w:cs="Arial"/>
          <w:color w:val="000000" w:themeColor="text1"/>
          <w:sz w:val="22"/>
          <w:szCs w:val="22"/>
          <w:lang w:val="id-ID"/>
        </w:rPr>
        <w:t>Apart from that, participant 5 also stated that his anxiety was due to fear that his family would find out about his HIV status. This is because participant 5 did not have the courage to open up to his family about his HIV status.</w:t>
      </w:r>
    </w:p>
    <w:p w14:paraId="2A359299" w14:textId="0F15BEF2" w:rsidR="000658CD" w:rsidRPr="000658CD" w:rsidRDefault="000658CD" w:rsidP="00F34518">
      <w:pPr>
        <w:pStyle w:val="HTMLSudahDiformat"/>
        <w:shd w:val="clear" w:color="auto" w:fill="FFFFFF"/>
        <w:spacing w:line="360" w:lineRule="auto"/>
        <w:ind w:left="426"/>
        <w:jc w:val="both"/>
        <w:rPr>
          <w:rFonts w:ascii="Arial" w:hAnsi="Arial" w:cs="Arial"/>
          <w:color w:val="000000" w:themeColor="text1"/>
          <w:sz w:val="22"/>
          <w:szCs w:val="22"/>
          <w:lang w:val="id-ID"/>
        </w:rPr>
      </w:pPr>
      <w:r w:rsidRPr="00462A20">
        <w:rPr>
          <w:rFonts w:ascii="Arial" w:hAnsi="Arial" w:cs="Arial"/>
          <w:i/>
          <w:iCs/>
          <w:color w:val="000000" w:themeColor="text1"/>
          <w:sz w:val="22"/>
          <w:szCs w:val="22"/>
          <w:lang w:val="id-ID"/>
        </w:rPr>
        <w:t>“I'm also afraid that my family will finally find out”</w:t>
      </w:r>
      <w:r w:rsidRPr="000658CD">
        <w:rPr>
          <w:rFonts w:ascii="Arial" w:hAnsi="Arial" w:cs="Arial"/>
          <w:color w:val="000000" w:themeColor="text1"/>
          <w:sz w:val="22"/>
          <w:szCs w:val="22"/>
          <w:lang w:val="id-ID"/>
        </w:rPr>
        <w:t xml:space="preserve"> (P5Y).</w:t>
      </w:r>
    </w:p>
    <w:p w14:paraId="44358782" w14:textId="1A90B15D" w:rsidR="000658CD" w:rsidRDefault="00462A20" w:rsidP="000658CD">
      <w:pPr>
        <w:pStyle w:val="HTMLSudahDiformat"/>
        <w:shd w:val="clear" w:color="auto" w:fill="FFFFFF"/>
        <w:spacing w:line="360" w:lineRule="auto"/>
        <w:jc w:val="both"/>
        <w:rPr>
          <w:rFonts w:ascii="Arial" w:hAnsi="Arial" w:cs="Arial"/>
          <w:color w:val="000000" w:themeColor="text1"/>
          <w:sz w:val="22"/>
          <w:szCs w:val="22"/>
          <w:lang w:val="id-ID"/>
        </w:rPr>
      </w:pPr>
      <w:r>
        <w:rPr>
          <w:rFonts w:ascii="Arial" w:hAnsi="Arial" w:cs="Arial"/>
          <w:color w:val="000000" w:themeColor="text1"/>
          <w:sz w:val="22"/>
          <w:szCs w:val="22"/>
          <w:lang w:val="id-ID"/>
        </w:rPr>
        <w:t xml:space="preserve">       </w:t>
      </w:r>
      <w:r w:rsidR="000658CD" w:rsidRPr="000658CD">
        <w:rPr>
          <w:rFonts w:ascii="Arial" w:hAnsi="Arial" w:cs="Arial"/>
          <w:color w:val="000000" w:themeColor="text1"/>
          <w:sz w:val="22"/>
          <w:szCs w:val="22"/>
          <w:lang w:val="id-ID"/>
        </w:rPr>
        <w:t>Based on the sub-theme of feelings that cause anxiety, it shows that the majority of participants are worried about the condition of themselves and their children.</w:t>
      </w:r>
    </w:p>
    <w:p w14:paraId="45E26C7C" w14:textId="77777777" w:rsidR="00462A20" w:rsidRDefault="00462A20" w:rsidP="000658CD">
      <w:pPr>
        <w:pStyle w:val="HTMLSudahDiformat"/>
        <w:shd w:val="clear" w:color="auto" w:fill="FFFFFF"/>
        <w:spacing w:line="360" w:lineRule="auto"/>
        <w:jc w:val="both"/>
        <w:rPr>
          <w:rFonts w:ascii="Arial" w:hAnsi="Arial" w:cs="Arial"/>
          <w:b/>
          <w:bCs/>
          <w:color w:val="000000" w:themeColor="text1"/>
          <w:sz w:val="22"/>
          <w:szCs w:val="22"/>
          <w:lang w:val="id-ID"/>
        </w:rPr>
      </w:pPr>
    </w:p>
    <w:p w14:paraId="0BDF57B7" w14:textId="79517AD6" w:rsidR="000658CD" w:rsidRPr="00462A20" w:rsidRDefault="00462A20" w:rsidP="000658CD">
      <w:pPr>
        <w:pStyle w:val="HTMLSudahDiformat"/>
        <w:shd w:val="clear" w:color="auto" w:fill="FFFFFF"/>
        <w:spacing w:line="360" w:lineRule="auto"/>
        <w:jc w:val="both"/>
        <w:rPr>
          <w:rFonts w:ascii="Arial" w:hAnsi="Arial" w:cs="Arial"/>
          <w:b/>
          <w:bCs/>
          <w:color w:val="000000" w:themeColor="text1"/>
          <w:sz w:val="22"/>
          <w:szCs w:val="22"/>
          <w:lang w:val="id-ID"/>
        </w:rPr>
      </w:pPr>
      <w:r w:rsidRPr="00462A20">
        <w:rPr>
          <w:rFonts w:ascii="Arial" w:hAnsi="Arial" w:cs="Arial"/>
          <w:b/>
          <w:bCs/>
          <w:color w:val="000000" w:themeColor="text1"/>
          <w:sz w:val="22"/>
          <w:szCs w:val="22"/>
          <w:lang w:val="id-ID"/>
        </w:rPr>
        <w:t>DISCUSSION</w:t>
      </w:r>
    </w:p>
    <w:p w14:paraId="661652F3" w14:textId="7254CAE5" w:rsidR="00E46875" w:rsidRPr="00E46875" w:rsidRDefault="00E46875" w:rsidP="00E46875">
      <w:pPr>
        <w:pStyle w:val="DaftarParagraf"/>
        <w:spacing w:after="0" w:line="360" w:lineRule="auto"/>
        <w:ind w:left="0"/>
        <w:jc w:val="both"/>
        <w:rPr>
          <w:rFonts w:ascii="Arial" w:eastAsiaTheme="minorHAnsi" w:hAnsi="Arial" w:cs="Arial"/>
          <w:b/>
          <w:sz w:val="22"/>
          <w:szCs w:val="22"/>
        </w:rPr>
      </w:pPr>
      <w:r w:rsidRPr="00E46875">
        <w:rPr>
          <w:rFonts w:ascii="Arial" w:eastAsiaTheme="minorHAnsi" w:hAnsi="Arial" w:cs="Arial"/>
          <w:b/>
          <w:sz w:val="22"/>
          <w:szCs w:val="22"/>
        </w:rPr>
        <w:t>Psychological factors</w:t>
      </w:r>
    </w:p>
    <w:p w14:paraId="01793349" w14:textId="77777777"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Psychological defense is a form of the ability of pregnant women undergoing antiretroviral therapy to face unpleasant things. The majority of participants in this study had psychological defenses against themselves by staying away from sources of pressure, building self-confidence and strengthening themselves in various ways to avoid sources of pressure that could cause stressors.</w:t>
      </w:r>
    </w:p>
    <w:p w14:paraId="241BF233" w14:textId="3A018481"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 xml:space="preserve"> Psychological defense arises because of the anxiety experienced by a person in facing stress or sources of pressure. Anxiety is the body's natural reaction to stress which is actually useful for making a person more careful and alert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doi:10.3390/ijerph18094879","author":[{"dropping-particle":"","family":"Sahimi","given":"H Mohd Salleh","non-dropping-particle":"","parse-names":false,"suffix":""}],"container-title":"International Journal of Environmental Research and Public Health","id":"ITEM-1","issued":{"date-parts":[["2021"]]},"title":"Health Anxiety and Its Correlations with Self-Perceived Risk and Attitude on COVID-19 among Malaysian Healthcare Workers during the Pandemic","type":"article-journal"},"uris":["http://www.mendeley.com/documents/?uuid=d87d3bd6-861b-48c9-8351-62609162b045"]}],"mendeley":{"formattedCitation":"(14)","plainTextFormattedCitation":"(14)","previouslyFormattedCitation":"(14)"},"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4)</w:t>
      </w:r>
      <w:r w:rsidRPr="00E46875">
        <w:rPr>
          <w:rFonts w:ascii="Arial" w:eastAsiaTheme="minorHAnsi" w:hAnsi="Arial" w:cs="Arial"/>
        </w:rPr>
        <w:fldChar w:fldCharType="end"/>
      </w:r>
      <w:r w:rsidRPr="00E46875">
        <w:rPr>
          <w:rFonts w:ascii="Arial" w:eastAsiaTheme="minorHAnsi" w:hAnsi="Arial" w:cs="Arial"/>
        </w:rPr>
        <w:t xml:space="preserve">. However, the habit of distancing oneself from sources of pressure, being excessively careful and </w:t>
      </w:r>
      <w:r w:rsidRPr="00E46875">
        <w:rPr>
          <w:rFonts w:ascii="Arial" w:eastAsiaTheme="minorHAnsi" w:hAnsi="Arial" w:cs="Arial"/>
        </w:rPr>
        <w:lastRenderedPageBreak/>
        <w:t xml:space="preserve">alert will interfere with daily activities. The impact can develop the character of withdrawing from the surrounding environment, being alone, and giving rise to an attitude of not easily trusting other people. As stated by a participant: </w:t>
      </w:r>
    </w:p>
    <w:p w14:paraId="04F16A5D" w14:textId="16180F3B" w:rsidR="00E46875" w:rsidRPr="00E46875" w:rsidRDefault="00E46875" w:rsidP="00E46875">
      <w:pPr>
        <w:spacing w:after="0" w:line="360" w:lineRule="auto"/>
        <w:ind w:left="426"/>
        <w:contextualSpacing/>
        <w:jc w:val="both"/>
        <w:rPr>
          <w:rFonts w:ascii="Arial" w:eastAsiaTheme="minorHAnsi" w:hAnsi="Arial" w:cs="Arial"/>
        </w:rPr>
      </w:pPr>
      <w:r w:rsidRPr="00E46875">
        <w:rPr>
          <w:rFonts w:ascii="Arial" w:eastAsiaTheme="minorHAnsi" w:hAnsi="Arial" w:cs="Arial"/>
          <w:i/>
        </w:rPr>
        <w:t xml:space="preserve">“…sit quietly far away, in a quiet place and then give yourself peace of mind” </w:t>
      </w:r>
      <w:r w:rsidRPr="00E46875">
        <w:rPr>
          <w:rFonts w:ascii="Arial" w:eastAsiaTheme="minorHAnsi" w:hAnsi="Arial" w:cs="Arial"/>
        </w:rPr>
        <w:t>(P1M, anxiety).</w:t>
      </w:r>
    </w:p>
    <w:p w14:paraId="1C2B9CD9" w14:textId="340D0388" w:rsidR="00E46875" w:rsidRPr="00E46875" w:rsidRDefault="00E46875" w:rsidP="00E46875">
      <w:pPr>
        <w:spacing w:after="0" w:line="360" w:lineRule="auto"/>
        <w:ind w:left="426"/>
        <w:contextualSpacing/>
        <w:jc w:val="both"/>
        <w:rPr>
          <w:rFonts w:ascii="Arial" w:hAnsi="Arial" w:cs="Arial"/>
          <w:noProof/>
        </w:rPr>
      </w:pPr>
      <w:r w:rsidRPr="00E46875">
        <w:rPr>
          <w:rFonts w:ascii="Arial" w:hAnsi="Arial" w:cs="Arial"/>
          <w:i/>
          <w:noProof/>
        </w:rPr>
        <w:t xml:space="preserve">“…I'm leaving, I don't want to meet people yet” </w:t>
      </w:r>
      <w:r w:rsidRPr="00E46875">
        <w:rPr>
          <w:rFonts w:ascii="Arial" w:hAnsi="Arial" w:cs="Arial"/>
          <w:noProof/>
        </w:rPr>
        <w:t>(P5Y, anxiety).</w:t>
      </w:r>
    </w:p>
    <w:p w14:paraId="477E2F79" w14:textId="3097BD58" w:rsidR="00E46875" w:rsidRPr="00E46875" w:rsidRDefault="00E46875" w:rsidP="000E780A">
      <w:pPr>
        <w:spacing w:after="0" w:line="360" w:lineRule="auto"/>
        <w:ind w:left="426"/>
        <w:contextualSpacing/>
        <w:jc w:val="both"/>
        <w:rPr>
          <w:rFonts w:ascii="Arial" w:eastAsiaTheme="minorHAnsi" w:hAnsi="Arial" w:cs="Arial"/>
        </w:rPr>
      </w:pPr>
      <w:r w:rsidRPr="00E46875">
        <w:rPr>
          <w:rFonts w:ascii="Arial" w:eastAsiaTheme="minorHAnsi" w:hAnsi="Arial" w:cs="Arial"/>
          <w:i/>
        </w:rPr>
        <w:t xml:space="preserve">“Yes, I prefer to be alone. I don't like noise or crowds at gatherings, sometimes there's a lot of gossip, so just bring yourself to stay indoors” </w:t>
      </w:r>
      <w:r w:rsidRPr="00E46875">
        <w:rPr>
          <w:rFonts w:ascii="Arial" w:eastAsiaTheme="minorHAnsi" w:hAnsi="Arial" w:cs="Arial"/>
        </w:rPr>
        <w:t>(P2Y, not anxiety).</w:t>
      </w:r>
    </w:p>
    <w:p w14:paraId="7083D885" w14:textId="460B753B"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 xml:space="preserve">The results of this research are in line with the results of research conducted by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590/1518-8345.2284.2985","ISSN":"15188345","PMID":"29538581","abstract":"To identify the coping strategies of people living with aids to face the disease and analyze them according to sociodemographic, clinical and lifestyle variables. Method: this is a cross-sectional quantitative study. The sample consisted of 331 people living with aids treated at an outpatient clinic at a referral hospital for treatment of aids. The Coping Strategies Inventory was used to collect the data. Results: emotion-focused coping modes were more frequently mentioned. The mean scores of women, workers, religious people, and people who never withdrew from the treatment were higher for all factors. Patients who had a partner, who lived with family members and who received treatment support, had higher mean scores in coping, withdrawal and social support factors. As for leisure and the practice of physical exercises, the emotion-focused modes also predominated. A correlation was identified between treatment time, schooling, family income and the factors of the Coping Strategies Inventory of. Conclusion: the study showed that the most frequent coping modes were those focused on emotion.","author":[{"dropping-particle":"","family":"Silva","given":"Rafael Tavares Silveira","non-dropping-particle":"","parse-names":false,"suffix":""},{"dropping-particle":"","family":"Silva","given":"Richardson Augusto Rosendo","non-dropping-particle":"da","parse-names":false,"suffix":""},{"dropping-particle":"","family":"Rodrigues","given":"Iellen Dantas Campos Verdes","non-dropping-particle":"","parse-names":false,"suffix":""},{"dropping-particle":"","family":"Souza Neto","given":"Vinicius Lino","non-dropping-particle":"de","parse-names":false,"suffix":""},{"dropping-particle":"","family":"Silva","given":"Bárbara Coeli Oliveira","non-dropping-particle":"da","parse-names":false,"suffix":""},{"dropping-particle":"","family":"Souza","given":"Francisca Marta de Lima Costa","non-dropping-particle":"","parse-names":false,"suffix":""}],"container-title":"Revista Latino-Americana de Enfermagem","id":"ITEM-1","issued":{"date-parts":[["2018"]]},"title":"Coping strategies of people living with aids in face of the disease","type":"article-journal","volume":"26"},"uris":["http://www.mendeley.com/documents/?uuid=16e6de03-068e-46ee-ba72-c8782abb89c7"]}],"mendeley":{"formattedCitation":"(15)","manualFormatting":"Silva et al., 2018","plainTextFormattedCitation":"(15)","previouslyFormattedCitation":"(15)"},"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 xml:space="preserve">Silva </w:t>
      </w:r>
      <w:r w:rsidRPr="00E46875">
        <w:rPr>
          <w:rFonts w:ascii="Arial" w:eastAsiaTheme="minorHAnsi" w:hAnsi="Arial" w:cs="Arial"/>
          <w:i/>
          <w:noProof/>
        </w:rPr>
        <w:t>et al</w:t>
      </w:r>
      <w:r w:rsidRPr="00E46875">
        <w:rPr>
          <w:rFonts w:ascii="Arial" w:eastAsiaTheme="minorHAnsi" w:hAnsi="Arial" w:cs="Arial"/>
          <w:noProof/>
        </w:rPr>
        <w:t>., 2018</w:t>
      </w:r>
      <w:r w:rsidRPr="00E46875">
        <w:rPr>
          <w:rFonts w:ascii="Arial" w:eastAsiaTheme="minorHAnsi" w:hAnsi="Arial" w:cs="Arial"/>
        </w:rPr>
        <w:fldChar w:fldCharType="end"/>
      </w:r>
      <w:r w:rsidRPr="00E46875">
        <w:rPr>
          <w:rFonts w:ascii="Arial" w:eastAsiaTheme="minorHAnsi" w:hAnsi="Arial" w:cs="Arial"/>
        </w:rPr>
        <w:t xml:space="preserve"> which shows that the self-defense mode most often used by HIV/AIDS patients is a self-defense mode that focuses on emotions. Emotions are defined as an effort to respond to events that happen to someone</w:t>
      </w:r>
      <w:r w:rsidR="000676F5">
        <w:rPr>
          <w:rFonts w:ascii="Arial" w:eastAsiaTheme="minorHAnsi" w:hAnsi="Arial" w:cs="Arial"/>
          <w:lang w:val="id-ID"/>
        </w:rPr>
        <w:t xml:space="preserve"> </w:t>
      </w:r>
      <w:r w:rsidR="000676F5">
        <w:rPr>
          <w:rFonts w:ascii="Arial" w:eastAsiaTheme="minorHAnsi" w:hAnsi="Arial" w:cs="Arial"/>
          <w:lang w:val="id-ID"/>
        </w:rPr>
        <w:fldChar w:fldCharType="begin" w:fldLock="1"/>
      </w:r>
      <w:r w:rsidR="000676F5">
        <w:rPr>
          <w:rFonts w:ascii="Arial" w:eastAsiaTheme="minorHAnsi" w:hAnsi="Arial" w:cs="Arial"/>
          <w:lang w:val="id-ID"/>
        </w:rPr>
        <w:instrText>ADDIN CSL_CITATION {"citationItems":[{"id":"ITEM-1","itemData":{"DOI":"10.1590/1518-8345.2284.2985","ISSN":"15188345","PMID":"29538581","abstract":"To identify the coping strategies of people living with aids to face the disease and analyze them according to sociodemographic, clinical and lifestyle variables. Method: this is a cross-sectional quantitative study. The sample consisted of 331 people living with aids treated at an outpatient clinic at a referral hospital for treatment of aids. The Coping Strategies Inventory was used to collect the data. Results: emotion-focused coping modes were more frequently mentioned. The mean scores of women, workers, religious people, and people who never withdrew from the treatment were higher for all factors. Patients who had a partner, who lived with family members and who received treatment support, had higher mean scores in coping, withdrawal and social support factors. As for leisure and the practice of physical exercises, the emotion-focused modes also predominated. A correlation was identified between treatment time, schooling, family income and the factors of the Coping Strategies Inventory of. Conclusion: the study showed that the most frequent coping modes were those focused on emotion.","author":[{"dropping-particle":"","family":"Silva","given":"Rafael Tavares Silveira","non-dropping-particle":"","parse-names":false,"suffix":""},{"dropping-particle":"","family":"Silva","given":"Richardson Augusto Rosendo","non-dropping-particle":"da","parse-names":false,"suffix":""},{"dropping-particle":"","family":"Rodrigues","given":"Iellen Dantas Campos Verdes","non-dropping-particle":"","parse-names":false,"suffix":""},{"dropping-particle":"","family":"Souza Neto","given":"Vinicius Lino","non-dropping-particle":"de","parse-names":false,"suffix":""},{"dropping-particle":"","family":"Silva","given":"Bárbara Coeli Oliveira","non-dropping-particle":"da","parse-names":false,"suffix":""},{"dropping-particle":"","family":"Souza","given":"Francisca Marta de Lima Costa","non-dropping-particle":"","parse-names":false,"suffix":""}],"container-title":"Revista Latino-Americana de Enfermagem","id":"ITEM-1","issued":{"date-parts":[["2018"]]},"title":"Coping strategies of people living with aids in face of the disease","type":"article-journal","volume":"26"},"uris":["http://www.mendeley.com/documents/?uuid=16e6de03-068e-46ee-ba72-c8782abb89c7"]}],"mendeley":{"formattedCitation":"(15)","plainTextFormattedCitation":"(15)","previouslyFormattedCitation":"(15)"},"properties":{"noteIndex":0},"schema":"https://github.com/citation-style-language/schema/raw/master/csl-citation.json"}</w:instrText>
      </w:r>
      <w:r w:rsidR="000676F5">
        <w:rPr>
          <w:rFonts w:ascii="Arial" w:eastAsiaTheme="minorHAnsi" w:hAnsi="Arial" w:cs="Arial"/>
          <w:lang w:val="id-ID"/>
        </w:rPr>
        <w:fldChar w:fldCharType="separate"/>
      </w:r>
      <w:r w:rsidR="000676F5" w:rsidRPr="000676F5">
        <w:rPr>
          <w:rFonts w:ascii="Arial" w:eastAsiaTheme="minorHAnsi" w:hAnsi="Arial" w:cs="Arial"/>
          <w:noProof/>
          <w:lang w:val="id-ID"/>
        </w:rPr>
        <w:t>(15)</w:t>
      </w:r>
      <w:r w:rsidR="000676F5">
        <w:rPr>
          <w:rFonts w:ascii="Arial" w:eastAsiaTheme="minorHAnsi" w:hAnsi="Arial" w:cs="Arial"/>
          <w:lang w:val="id-ID"/>
        </w:rPr>
        <w:fldChar w:fldCharType="end"/>
      </w:r>
      <w:r w:rsidRPr="00E46875">
        <w:rPr>
          <w:rFonts w:ascii="Arial" w:eastAsiaTheme="minorHAnsi" w:hAnsi="Arial" w:cs="Arial"/>
        </w:rPr>
        <w:t xml:space="preserve">. According to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32584/jikj.v2i3.440","ISSN":"2685-9394","abstract":"Human Immunodeficiency Virus (HIV)/ Acquired Immunodeficiency Syndrome (AIDS) merupakan kumpulan gejala akibat virus yang menyerang sel leukosit di dalam tubuh sehingga menyebabkan penurunan sistem imun di dalam tubuh yang  menyebabkan tubuh menjadi rentan terhadap berbagai infeksi. Selain permasalahan menurunnya kesehatan fisik sebagai stressor pertama, penderita HIV positif dihadapkan pada permasalahan terjadinya gangguan kesehatan mental dan penurunan kualitas hidup serta stigma di masyarakat yang cenderung menyebabkan penderita melakukan koping strategi. Literature review ini bertujuan untuk menjelaskan gambaran efek pengaruh coping strategies intervention terhadap kesehatan mental dan kualitas hidup pada penderita HIV/AIDS positif yang sudah dilakukan oleh peneliti sebelumnya. Metode yang digunakan dalam artikel ini adalah penelusuran artikel melalui database NCBI dan Google Scholar. Tahun penerbitan sumber pustaka adalah dari tahun 2001 sampai 2019 dengan 20 sumber pustaka.Tema dalam artikel yang dikumpulkan yaitu terkait gambaran coping strategies intervention pada penderita HIV/AIDS positif. Hasil dari sintesa artikel yang telah ditemukan yaitu coping strategies ini sangat mempengaruhi kesehatan mental dan meningkatkan kualitas hidup penderita HIV/AIDS positif. Kata kunci : coping strategies, Human Immunodeficiency Virus (HIV), Acquired Immunodeficiency Syndrome (AIDS) THE EFFECT OF COPING STRATEGIES ON MENTAL HEALTH AND QUALITY OF LIFE IN POSITIVE HIV / AIDS PATIENTS ABSTRACT Human Immunodeficiency Virus (HIV) / Acquired Immunodeficiency Syndrome (AIDS) is a collectings of sympomts by virus that attacks leukocyte cells in the body, causing a decrease in the immune system in the body which makes the body vulnerable to various infections. In addition to the problem of declining physical health as the first stressor, HIV positive sufferers are faced with problems of mental health disorders and decreased quality of life and stigma in the community which tends to cause sufferers to do coping strategies. This literature review aims to explain the effect of coping strategies intervention on mental health and quality of life in HIV / AIDS positive sufferers that have been done by previous researchers. The method used in this article is article search through the NCBI database and Google Scholar. The year of publication of library sources is from 2001 to 2019 with 20 sources of literature. The theme in the article collected is related to the description…","author":[{"dropping-particle":"","family":"Krisdayanti","given":"Ester","non-dropping-particle":"","parse-names":false,"suffix":""},{"dropping-particle":"","family":"Hutasoit","given":"Januar Ishak","non-dropping-particle":"","parse-names":false,"suffix":""}],"container-title":"Jurnal Ilmu Keperawatan Jiwa","id":"ITEM-1","issue":"3","issued":{"date-parts":[["2019"]]},"page":"179","title":"Pengaruh Coping Strategies terhadap Kesehatan Mental dan Kualitas Hidup Penderita HIV/AIDS positif","type":"article-journal","volume":"2"},"uris":["http://www.mendeley.com/documents/?uuid=83d87a4d-9305-48fd-88c8-090c1ef4b228"]}],"mendeley":{"formattedCitation":"(16)","manualFormatting":"Krisdayanti &amp; Hutasoit, 2019","plainTextFormattedCitation":"(16)","previouslyFormattedCitation":"(16)"},"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Krisdayanti &amp; Hutasoit, 2019</w:t>
      </w:r>
      <w:r w:rsidRPr="00E46875">
        <w:rPr>
          <w:rFonts w:ascii="Arial" w:eastAsiaTheme="minorHAnsi" w:hAnsi="Arial" w:cs="Arial"/>
        </w:rPr>
        <w:fldChar w:fldCharType="end"/>
      </w:r>
      <w:r w:rsidRPr="00E46875">
        <w:rPr>
          <w:rFonts w:ascii="Arial" w:eastAsiaTheme="minorHAnsi" w:hAnsi="Arial" w:cs="Arial"/>
        </w:rPr>
        <w:t xml:space="preserve"> in his literature review, it shows that self-defense strategies are developed by HIV sufferers because they are faced with mental health problems, decreased quality of life, and stigma that occurs in society</w:t>
      </w:r>
      <w:r w:rsidR="000676F5">
        <w:rPr>
          <w:rFonts w:ascii="Arial" w:eastAsiaTheme="minorHAnsi" w:hAnsi="Arial" w:cs="Arial"/>
          <w:lang w:val="id-ID"/>
        </w:rPr>
        <w:t xml:space="preserve"> </w:t>
      </w:r>
      <w:r w:rsidR="000676F5">
        <w:rPr>
          <w:rFonts w:ascii="Arial" w:eastAsiaTheme="minorHAnsi" w:hAnsi="Arial" w:cs="Arial"/>
          <w:lang w:val="id-ID"/>
        </w:rPr>
        <w:fldChar w:fldCharType="begin" w:fldLock="1"/>
      </w:r>
      <w:r w:rsidR="000676F5">
        <w:rPr>
          <w:rFonts w:ascii="Arial" w:eastAsiaTheme="minorHAnsi" w:hAnsi="Arial" w:cs="Arial"/>
          <w:lang w:val="id-ID"/>
        </w:rPr>
        <w:instrText>ADDIN CSL_CITATION {"citationItems":[{"id":"ITEM-1","itemData":{"DOI":"10.32584/jikj.v2i3.440","ISSN":"2685-9394","abstract":"Human Immunodeficiency Virus (HIV)/ Acquired Immunodeficiency Syndrome (AIDS) merupakan kumpulan gejala akibat virus yang menyerang sel leukosit di dalam tubuh sehingga menyebabkan penurunan sistem imun di dalam tubuh yang  menyebabkan tubuh menjadi rentan terhadap berbagai infeksi. Selain permasalahan menurunnya kesehatan fisik sebagai stressor pertama, penderita HIV positif dihadapkan pada permasalahan terjadinya gangguan kesehatan mental dan penurunan kualitas hidup serta stigma di masyarakat yang cenderung menyebabkan penderita melakukan koping strategi. Literature review ini bertujuan untuk menjelaskan gambaran efek pengaruh coping strategies intervention terhadap kesehatan mental dan kualitas hidup pada penderita HIV/AIDS positif yang sudah dilakukan oleh peneliti sebelumnya. Metode yang digunakan dalam artikel ini adalah penelusuran artikel melalui database NCBI dan Google Scholar. Tahun penerbitan sumber pustaka adalah dari tahun 2001 sampai 2019 dengan 20 sumber pustaka.Tema dalam artikel yang dikumpulkan yaitu terkait gambaran coping strategies intervention pada penderita HIV/AIDS positif. Hasil dari sintesa artikel yang telah ditemukan yaitu coping strategies ini sangat mempengaruhi kesehatan mental dan meningkatkan kualitas hidup penderita HIV/AIDS positif. Kata kunci : coping strategies, Human Immunodeficiency Virus (HIV), Acquired Immunodeficiency Syndrome (AIDS) THE EFFECT OF COPING STRATEGIES ON MENTAL HEALTH AND QUALITY OF LIFE IN POSITIVE HIV / AIDS PATIENTS ABSTRACT Human Immunodeficiency Virus (HIV) / Acquired Immunodeficiency Syndrome (AIDS) is a collectings of sympomts by virus that attacks leukocyte cells in the body, causing a decrease in the immune system in the body which makes the body vulnerable to various infections. In addition to the problem of declining physical health as the first stressor, HIV positive sufferers are faced with problems of mental health disorders and decreased quality of life and stigma in the community which tends to cause sufferers to do coping strategies. This literature review aims to explain the effect of coping strategies intervention on mental health and quality of life in HIV / AIDS positive sufferers that have been done by previous researchers. The method used in this article is article search through the NCBI database and Google Scholar. The year of publication of library sources is from 2001 to 2019 with 20 sources of literature. The theme in the article collected is related to the description…","author":[{"dropping-particle":"","family":"Krisdayanti","given":"Ester","non-dropping-particle":"","parse-names":false,"suffix":""},{"dropping-particle":"","family":"Hutasoit","given":"Januar Ishak","non-dropping-particle":"","parse-names":false,"suffix":""}],"container-title":"Jurnal Ilmu Keperawatan Jiwa","id":"ITEM-1","issue":"3","issued":{"date-parts":[["2019"]]},"page":"179","title":"Pengaruh Coping Strategies terhadap Kesehatan Mental dan Kualitas Hidup Penderita HIV/AIDS positif","type":"article-journal","volume":"2"},"uris":["http://www.mendeley.com/documents/?uuid=83d87a4d-9305-48fd-88c8-090c1ef4b228"]}],"mendeley":{"formattedCitation":"(16)","plainTextFormattedCitation":"(16)","previouslyFormattedCitation":"(16)"},"properties":{"noteIndex":0},"schema":"https://github.com/citation-style-language/schema/raw/master/csl-citation.json"}</w:instrText>
      </w:r>
      <w:r w:rsidR="000676F5">
        <w:rPr>
          <w:rFonts w:ascii="Arial" w:eastAsiaTheme="minorHAnsi" w:hAnsi="Arial" w:cs="Arial"/>
          <w:lang w:val="id-ID"/>
        </w:rPr>
        <w:fldChar w:fldCharType="separate"/>
      </w:r>
      <w:r w:rsidR="000676F5" w:rsidRPr="000676F5">
        <w:rPr>
          <w:rFonts w:ascii="Arial" w:eastAsiaTheme="minorHAnsi" w:hAnsi="Arial" w:cs="Arial"/>
          <w:noProof/>
          <w:lang w:val="id-ID"/>
        </w:rPr>
        <w:t>(16)</w:t>
      </w:r>
      <w:r w:rsidR="000676F5">
        <w:rPr>
          <w:rFonts w:ascii="Arial" w:eastAsiaTheme="minorHAnsi" w:hAnsi="Arial" w:cs="Arial"/>
          <w:lang w:val="id-ID"/>
        </w:rPr>
        <w:fldChar w:fldCharType="end"/>
      </w:r>
      <w:r w:rsidRPr="00E46875">
        <w:rPr>
          <w:rFonts w:ascii="Arial" w:eastAsiaTheme="minorHAnsi" w:hAnsi="Arial" w:cs="Arial"/>
        </w:rPr>
        <w:t xml:space="preserve">. Additionally, according to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ISBN":"978-953-307-662-1","editor":[{"dropping-particle":"","family":"Luciano","given":"LAbate","non-dropping-particle":"","parse-names":false,"suffix":""}],"id":"ITEM-1","issued":{"date-parts":[["2012"]]},"number-of-pages":"105","publisher":"BoD","title":"Mental Illnesses: Understanding, Prediction and Control","type":"book"},"uris":["http://www.mendeley.com/documents/?uuid=201ac1eb-c3a9-40a2-9f34-b48e57563ef7"]}],"mendeley":{"formattedCitation":"(17)","manualFormatting":"Luciano, 2012 ","plainTextFormattedCitation":"(17)","previouslyFormattedCitation":"(17)"},"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 xml:space="preserve">Luciano, 2012 </w:t>
      </w:r>
      <w:r w:rsidRPr="00E46875">
        <w:rPr>
          <w:rFonts w:ascii="Arial" w:eastAsiaTheme="minorHAnsi" w:hAnsi="Arial" w:cs="Arial"/>
        </w:rPr>
        <w:fldChar w:fldCharType="end"/>
      </w:r>
      <w:r w:rsidRPr="00E46875">
        <w:rPr>
          <w:rFonts w:ascii="Arial" w:hAnsi="Arial" w:cs="Arial"/>
        </w:rPr>
        <w:t xml:space="preserve"> </w:t>
      </w:r>
      <w:r w:rsidRPr="00E46875">
        <w:rPr>
          <w:rFonts w:ascii="Arial" w:eastAsiaTheme="minorHAnsi" w:hAnsi="Arial" w:cs="Arial"/>
        </w:rPr>
        <w:t>person's personality and behavioral problems arise due to symptoms of anxiety and depression</w:t>
      </w:r>
      <w:r w:rsidR="000676F5">
        <w:rPr>
          <w:rFonts w:ascii="Arial" w:eastAsiaTheme="minorHAnsi" w:hAnsi="Arial" w:cs="Arial"/>
          <w:lang w:val="id-ID"/>
        </w:rPr>
        <w:t xml:space="preserve"> </w:t>
      </w:r>
      <w:r w:rsidR="000676F5">
        <w:rPr>
          <w:rFonts w:ascii="Arial" w:eastAsiaTheme="minorHAnsi" w:hAnsi="Arial" w:cs="Arial"/>
          <w:lang w:val="id-ID"/>
        </w:rPr>
        <w:fldChar w:fldCharType="begin" w:fldLock="1"/>
      </w:r>
      <w:r w:rsidR="00C26CE8">
        <w:rPr>
          <w:rFonts w:ascii="Arial" w:eastAsiaTheme="minorHAnsi" w:hAnsi="Arial" w:cs="Arial"/>
          <w:lang w:val="id-ID"/>
        </w:rPr>
        <w:instrText>ADDIN CSL_CITATION {"citationItems":[{"id":"ITEM-1","itemData":{"ISBN":"978-953-307-662-1","editor":[{"dropping-particle":"","family":"Luciano","given":"LAbate","non-dropping-particle":"","parse-names":false,"suffix":""}],"id":"ITEM-1","issued":{"date-parts":[["2012"]]},"number-of-pages":"105","publisher":"BoD","title":"Mental Illnesses: Understanding, Prediction and Control","type":"book"},"uris":["http://www.mendeley.com/documents/?uuid=201ac1eb-c3a9-40a2-9f34-b48e57563ef7"]}],"mendeley":{"formattedCitation":"(17)","plainTextFormattedCitation":"(17)","previouslyFormattedCitation":"(17)"},"properties":{"noteIndex":0},"schema":"https://github.com/citation-style-language/schema/raw/master/csl-citation.json"}</w:instrText>
      </w:r>
      <w:r w:rsidR="000676F5">
        <w:rPr>
          <w:rFonts w:ascii="Arial" w:eastAsiaTheme="minorHAnsi" w:hAnsi="Arial" w:cs="Arial"/>
          <w:lang w:val="id-ID"/>
        </w:rPr>
        <w:fldChar w:fldCharType="separate"/>
      </w:r>
      <w:r w:rsidR="000676F5" w:rsidRPr="000676F5">
        <w:rPr>
          <w:rFonts w:ascii="Arial" w:eastAsiaTheme="minorHAnsi" w:hAnsi="Arial" w:cs="Arial"/>
          <w:noProof/>
          <w:lang w:val="id-ID"/>
        </w:rPr>
        <w:t>(17)</w:t>
      </w:r>
      <w:r w:rsidR="000676F5">
        <w:rPr>
          <w:rFonts w:ascii="Arial" w:eastAsiaTheme="minorHAnsi" w:hAnsi="Arial" w:cs="Arial"/>
          <w:lang w:val="id-ID"/>
        </w:rPr>
        <w:fldChar w:fldCharType="end"/>
      </w:r>
      <w:r w:rsidRPr="00E46875">
        <w:rPr>
          <w:rFonts w:ascii="Arial" w:eastAsiaTheme="minorHAnsi" w:hAnsi="Arial" w:cs="Arial"/>
        </w:rPr>
        <w:t>.</w:t>
      </w:r>
    </w:p>
    <w:p w14:paraId="0D165357" w14:textId="62C2069A"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 xml:space="preserve">Research from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author":[{"dropping-particle":"","family":"Rodriguez-Garcia","given":"R","non-dropping-particle":"","parse-names":false,"suffix":""},{"dropping-particle":"","family":"Bonnel","given":"R","non-dropping-particle":"","parse-names":false,"suffix":""},{"dropping-particle":"","family":"N’Jie","given":"N'Della","non-dropping-particle":"","parse-names":false,"suffix":""},{"dropping-particle":"","family":"Olivier","given":"Jill","non-dropping-particle":"","parse-names":false,"suffix":""},{"dropping-particle":"","family":"Pascual","given":"F. Brian","non-dropping-particle":"","parse-names":false,"suffix":""},{"dropping-particle":"","family":"Wodon","given":"Quentin","non-dropping-particle":"","parse-names":false,"suffix":""}],"container-title":"The World Bank","id":"ITEM-1","issued":{"date-parts":[["2011"]]},"title":"Analyzing Community Responses to HIV and AIDS: Operational Framework and Typology","type":"article-journal"},"uris":["http://www.mendeley.com/documents/?uuid=12591877-4609-4bc4-8635-f3d8b80e1acd"]}],"mendeley":{"formattedCitation":"(18)","manualFormatting":"Rodriguez-Garcia et al., 2011","plainTextFormattedCitation":"(18)","previouslyFormattedCitation":"(18)"},"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 xml:space="preserve">Rodriguez-Garcia </w:t>
      </w:r>
      <w:r w:rsidRPr="00E46875">
        <w:rPr>
          <w:rFonts w:ascii="Arial" w:eastAsiaTheme="minorHAnsi" w:hAnsi="Arial" w:cs="Arial"/>
          <w:i/>
          <w:noProof/>
        </w:rPr>
        <w:t>et al</w:t>
      </w:r>
      <w:r w:rsidRPr="00E46875">
        <w:rPr>
          <w:rFonts w:ascii="Arial" w:eastAsiaTheme="minorHAnsi" w:hAnsi="Arial" w:cs="Arial"/>
          <w:noProof/>
        </w:rPr>
        <w:t>., 2011</w:t>
      </w:r>
      <w:r w:rsidRPr="00E46875">
        <w:rPr>
          <w:rFonts w:ascii="Arial" w:eastAsiaTheme="minorHAnsi" w:hAnsi="Arial" w:cs="Arial"/>
        </w:rPr>
        <w:fldChar w:fldCharType="end"/>
      </w:r>
      <w:r w:rsidRPr="00E46875">
        <w:rPr>
          <w:rFonts w:ascii="Arial" w:eastAsiaTheme="minorHAnsi" w:hAnsi="Arial" w:cs="Arial"/>
        </w:rPr>
        <w:t xml:space="preserve"> shows that other self-defense efforts that are often carried out to fight HIV are self-defense efforts carried out through people who are trusted as a comfortable place to release anxiety and fear about HIV disease</w:t>
      </w:r>
      <w:r w:rsidR="00C26CE8">
        <w:rPr>
          <w:rFonts w:ascii="Arial" w:eastAsiaTheme="minorHAnsi" w:hAnsi="Arial" w:cs="Arial"/>
          <w:lang w:val="id-ID"/>
        </w:rPr>
        <w:t xml:space="preserve"> </w:t>
      </w:r>
      <w:r w:rsidR="00C26CE8">
        <w:rPr>
          <w:rFonts w:ascii="Arial" w:eastAsiaTheme="minorHAnsi" w:hAnsi="Arial" w:cs="Arial"/>
          <w:lang w:val="id-ID"/>
        </w:rPr>
        <w:fldChar w:fldCharType="begin" w:fldLock="1"/>
      </w:r>
      <w:r w:rsidR="00C26CE8">
        <w:rPr>
          <w:rFonts w:ascii="Arial" w:eastAsiaTheme="minorHAnsi" w:hAnsi="Arial" w:cs="Arial"/>
          <w:lang w:val="id-ID"/>
        </w:rPr>
        <w:instrText>ADDIN CSL_CITATION {"citationItems":[{"id":"ITEM-1","itemData":{"author":[{"dropping-particle":"","family":"Rodriguez-Garcia","given":"R","non-dropping-particle":"","parse-names":false,"suffix":""},{"dropping-particle":"","family":"Bonnel","given":"R","non-dropping-particle":"","parse-names":false,"suffix":""},{"dropping-particle":"","family":"N’Jie","given":"N'Della","non-dropping-particle":"","parse-names":false,"suffix":""},{"dropping-particle":"","family":"Olivier","given":"Jill","non-dropping-particle":"","parse-names":false,"suffix":""},{"dropping-particle":"","family":"Pascual","given":"F. Brian","non-dropping-particle":"","parse-names":false,"suffix":""},{"dropping-particle":"","family":"Wodon","given":"Quentin","non-dropping-particle":"","parse-names":false,"suffix":""}],"container-title":"The World Bank","id":"ITEM-1","issued":{"date-parts":[["2011"]]},"title":"Analyzing Community Responses to HIV and AIDS: Operational Framework and Typology","type":"article-journal"},"uris":["http://www.mendeley.com/documents/?uuid=12591877-4609-4bc4-8635-f3d8b80e1acd"]}],"mendeley":{"formattedCitation":"(18)","plainTextFormattedCitation":"(18)","previouslyFormattedCitation":"(18)"},"properties":{"noteIndex":0},"schema":"https://github.com/citation-style-language/schema/raw/master/csl-citation.json"}</w:instrText>
      </w:r>
      <w:r w:rsidR="00C26CE8">
        <w:rPr>
          <w:rFonts w:ascii="Arial" w:eastAsiaTheme="minorHAnsi" w:hAnsi="Arial" w:cs="Arial"/>
          <w:lang w:val="id-ID"/>
        </w:rPr>
        <w:fldChar w:fldCharType="separate"/>
      </w:r>
      <w:r w:rsidR="00C26CE8" w:rsidRPr="00C26CE8">
        <w:rPr>
          <w:rFonts w:ascii="Arial" w:eastAsiaTheme="minorHAnsi" w:hAnsi="Arial" w:cs="Arial"/>
          <w:noProof/>
          <w:lang w:val="id-ID"/>
        </w:rPr>
        <w:t>(18)</w:t>
      </w:r>
      <w:r w:rsidR="00C26CE8">
        <w:rPr>
          <w:rFonts w:ascii="Arial" w:eastAsiaTheme="minorHAnsi" w:hAnsi="Arial" w:cs="Arial"/>
          <w:lang w:val="id-ID"/>
        </w:rPr>
        <w:fldChar w:fldCharType="end"/>
      </w:r>
      <w:r w:rsidRPr="00E46875">
        <w:rPr>
          <w:rFonts w:ascii="Arial" w:eastAsiaTheme="minorHAnsi" w:hAnsi="Arial" w:cs="Arial"/>
        </w:rPr>
        <w:t xml:space="preserve">. In addition, according to research from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07/s10865-014-9552-y","ISSN":"15733521","PMID":"24469329","abstract":"The present study examined the relationships of positive and negative types of religious coping with depression and quality of life, and the mediating role of benefit finding in the link between religious coping and psychological outcomes among 198 individuals with human immunodeficiency virus (HIV)/acquired immunodeficiency syndrome (AIDS). The results of multiple hierarchical analyses revealed that negative religious coping was significantly associated with a high level of depressive symptoms and a low level of quality of life, controlling for demographic and clinical variables. On the other hand, positive religious coping was significantly associated with positive domains of outcome measures such as positive affect and life satisfaction, but not with overall depressive symptoms or quality of life. Tests of mediation analyses showed that benefit finding fully mediated the relationship between positive religious coping and the positive sub-domains of psychological outcomes. The importance of investigating both positive and negative types of religious coping in their relationships with psychological adaptation in people with HIV was discussed, as well as the significance of benefit finding in understanding the link between religious coping and psychological outcomes.","author":[{"dropping-particle":"","family":"Lee","given":"Minsun","non-dropping-particle":"","parse-names":false,"suffix":""},{"dropping-particle":"","family":"Nezu","given":"Arthur M.","non-dropping-particle":"","parse-names":false,"suffix":""},{"dropping-particle":"","family":"Nezu","given":"Christine Maguth","non-dropping-particle":"","parse-names":false,"suffix":""}],"container-title":"Journal of Behavioral Medicine","id":"ITEM-1","issue":"5","issued":{"date-parts":[["2014"]]},"page":"921-930","title":"Positive and negative religious coping, depressive symptoms, and quality of life in people with HIV","type":"article-journal","volume":"37"},"uris":["http://www.mendeley.com/documents/?uuid=de1de493-af1d-40e1-a903-17896ba47493"]}],"mendeley":{"formattedCitation":"(19)","manualFormatting":"Lee et al., 2014","plainTextFormattedCitation":"(19)","previouslyFormattedCitation":"(19)"},"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 xml:space="preserve">Lee </w:t>
      </w:r>
      <w:r w:rsidRPr="00E46875">
        <w:rPr>
          <w:rFonts w:ascii="Arial" w:eastAsiaTheme="minorHAnsi" w:hAnsi="Arial" w:cs="Arial"/>
          <w:i/>
          <w:noProof/>
        </w:rPr>
        <w:t>et al</w:t>
      </w:r>
      <w:r w:rsidRPr="00E46875">
        <w:rPr>
          <w:rFonts w:ascii="Arial" w:eastAsiaTheme="minorHAnsi" w:hAnsi="Arial" w:cs="Arial"/>
          <w:noProof/>
        </w:rPr>
        <w:t>., 2014</w:t>
      </w:r>
      <w:r w:rsidRPr="00E46875">
        <w:rPr>
          <w:rFonts w:ascii="Arial" w:eastAsiaTheme="minorHAnsi" w:hAnsi="Arial" w:cs="Arial"/>
        </w:rPr>
        <w:fldChar w:fldCharType="end"/>
      </w:r>
      <w:r w:rsidRPr="00E46875">
        <w:rPr>
          <w:rFonts w:ascii="Arial" w:eastAsiaTheme="minorHAnsi" w:hAnsi="Arial" w:cs="Arial"/>
        </w:rPr>
        <w:t xml:space="preserve"> worship is an effort that is considered capable of fighting HIV disease. The positive values and trust that are built in God Almighty give confidence that HIV is a destiny that is God's power sent to him</w:t>
      </w:r>
      <w:r w:rsidR="00C26CE8">
        <w:rPr>
          <w:rFonts w:ascii="Arial" w:eastAsiaTheme="minorHAnsi" w:hAnsi="Arial" w:cs="Arial"/>
          <w:lang w:val="id-ID"/>
        </w:rPr>
        <w:t xml:space="preserve"> </w:t>
      </w:r>
      <w:r w:rsidR="00C26CE8">
        <w:rPr>
          <w:rFonts w:ascii="Arial" w:eastAsiaTheme="minorHAnsi" w:hAnsi="Arial" w:cs="Arial"/>
          <w:lang w:val="id-ID"/>
        </w:rPr>
        <w:fldChar w:fldCharType="begin" w:fldLock="1"/>
      </w:r>
      <w:r w:rsidR="00C26CE8">
        <w:rPr>
          <w:rFonts w:ascii="Arial" w:eastAsiaTheme="minorHAnsi" w:hAnsi="Arial" w:cs="Arial"/>
          <w:lang w:val="id-ID"/>
        </w:rPr>
        <w:instrText>ADDIN CSL_CITATION {"citationItems":[{"id":"ITEM-1","itemData":{"DOI":"10.1007/s10865-014-9552-y","ISSN":"15733521","PMID":"24469329","abstract":"The present study examined the relationships of positive and negative types of religious coping with depression and quality of life, and the mediating role of benefit finding in the link between religious coping and psychological outcomes among 198 individuals with human immunodeficiency virus (HIV)/acquired immunodeficiency syndrome (AIDS). The results of multiple hierarchical analyses revealed that negative religious coping was significantly associated with a high level of depressive symptoms and a low level of quality of life, controlling for demographic and clinical variables. On the other hand, positive religious coping was significantly associated with positive domains of outcome measures such as positive affect and life satisfaction, but not with overall depressive symptoms or quality of life. Tests of mediation analyses showed that benefit finding fully mediated the relationship between positive religious coping and the positive sub-domains of psychological outcomes. The importance of investigating both positive and negative types of religious coping in their relationships with psychological adaptation in people with HIV was discussed, as well as the significance of benefit finding in understanding the link between religious coping and psychological outcomes.","author":[{"dropping-particle":"","family":"Lee","given":"Minsun","non-dropping-particle":"","parse-names":false,"suffix":""},{"dropping-particle":"","family":"Nezu","given":"Arthur M.","non-dropping-particle":"","parse-names":false,"suffix":""},{"dropping-particle":"","family":"Nezu","given":"Christine Maguth","non-dropping-particle":"","parse-names":false,"suffix":""}],"container-title":"Journal of Behavioral Medicine","id":"ITEM-1","issue":"5","issued":{"date-parts":[["2014"]]},"page":"921-930","title":"Positive and negative religious coping, depressive symptoms, and quality of life in people with HIV","type":"article-journal","volume":"37"},"uris":["http://www.mendeley.com/documents/?uuid=de1de493-af1d-40e1-a903-17896ba47493"]}],"mendeley":{"formattedCitation":"(19)","plainTextFormattedCitation":"(19)","previouslyFormattedCitation":"(19)"},"properties":{"noteIndex":0},"schema":"https://github.com/citation-style-language/schema/raw/master/csl-citation.json"}</w:instrText>
      </w:r>
      <w:r w:rsidR="00C26CE8">
        <w:rPr>
          <w:rFonts w:ascii="Arial" w:eastAsiaTheme="minorHAnsi" w:hAnsi="Arial" w:cs="Arial"/>
          <w:lang w:val="id-ID"/>
        </w:rPr>
        <w:fldChar w:fldCharType="separate"/>
      </w:r>
      <w:r w:rsidR="00C26CE8" w:rsidRPr="00C26CE8">
        <w:rPr>
          <w:rFonts w:ascii="Arial" w:eastAsiaTheme="minorHAnsi" w:hAnsi="Arial" w:cs="Arial"/>
          <w:noProof/>
          <w:lang w:val="id-ID"/>
        </w:rPr>
        <w:t>(19)</w:t>
      </w:r>
      <w:r w:rsidR="00C26CE8">
        <w:rPr>
          <w:rFonts w:ascii="Arial" w:eastAsiaTheme="minorHAnsi" w:hAnsi="Arial" w:cs="Arial"/>
          <w:lang w:val="id-ID"/>
        </w:rPr>
        <w:fldChar w:fldCharType="end"/>
      </w:r>
      <w:r w:rsidRPr="00E46875">
        <w:rPr>
          <w:rFonts w:ascii="Arial" w:eastAsiaTheme="minorHAnsi" w:hAnsi="Arial" w:cs="Arial"/>
        </w:rPr>
        <w:t>. This is in line with the statement given by participant 3, that is:</w:t>
      </w:r>
    </w:p>
    <w:p w14:paraId="2C87EF2C" w14:textId="77777777" w:rsidR="00E46875" w:rsidRPr="00E46875" w:rsidRDefault="00E46875" w:rsidP="00E46875">
      <w:pPr>
        <w:spacing w:after="0" w:line="360" w:lineRule="auto"/>
        <w:ind w:left="426"/>
        <w:contextualSpacing/>
        <w:jc w:val="both"/>
        <w:rPr>
          <w:rFonts w:ascii="Arial" w:eastAsiaTheme="minorHAnsi" w:hAnsi="Arial" w:cs="Arial"/>
        </w:rPr>
      </w:pPr>
      <w:r w:rsidRPr="00E46875">
        <w:rPr>
          <w:rFonts w:ascii="Arial" w:eastAsiaTheme="minorHAnsi" w:hAnsi="Arial" w:cs="Arial"/>
          <w:i/>
        </w:rPr>
        <w:t xml:space="preserve">“…so it feels normal, so be grateful, so maybe this is a blessing (mother smiles) so just be grateful” </w:t>
      </w:r>
      <w:r w:rsidRPr="00E46875">
        <w:rPr>
          <w:rFonts w:ascii="Arial" w:eastAsiaTheme="minorHAnsi" w:hAnsi="Arial" w:cs="Arial"/>
        </w:rPr>
        <w:t>(P3A, not anxiety).</w:t>
      </w:r>
    </w:p>
    <w:p w14:paraId="75EF3828" w14:textId="77777777"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So it can be concluded that the psychological defenses that are formed within a person, if not carried out effectively and purposefully, can cause stress which has an impact on broader mental health problems.</w:t>
      </w:r>
    </w:p>
    <w:p w14:paraId="40727618" w14:textId="77777777" w:rsidR="00E46875" w:rsidRPr="00E46875" w:rsidRDefault="00E46875" w:rsidP="00E46875">
      <w:pPr>
        <w:pStyle w:val="DaftarParagraf"/>
        <w:spacing w:after="0" w:line="360" w:lineRule="auto"/>
        <w:ind w:left="0"/>
        <w:jc w:val="both"/>
        <w:rPr>
          <w:rFonts w:ascii="Arial" w:eastAsiaTheme="minorHAnsi" w:hAnsi="Arial" w:cs="Arial"/>
          <w:sz w:val="22"/>
          <w:szCs w:val="22"/>
        </w:rPr>
      </w:pPr>
      <w:r w:rsidRPr="00E46875">
        <w:rPr>
          <w:rFonts w:ascii="Arial" w:eastAsiaTheme="minorHAnsi" w:hAnsi="Arial" w:cs="Arial"/>
          <w:b/>
          <w:sz w:val="22"/>
          <w:szCs w:val="22"/>
        </w:rPr>
        <w:t>Sociocultural factors</w:t>
      </w:r>
    </w:p>
    <w:p w14:paraId="02295967" w14:textId="6D71EDAB"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 xml:space="preserve">Sociocultural factors are one of the predisposing factors which are factors that are a source of stress that can influence individuals in dealing with stres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URL":"https://nursekey.com/the-stuart-stress-adaptation-model-of-psychiatric-nursing-care/","author":[{"dropping-particle":"","family":"Stuart","given":"Gail W","non-dropping-particle":"","parse-names":false,"suffix":""}],"container-title":"Nurse Key Fastest Nurse Insight Engine","id":"ITEM-1","issued":{"date-parts":[["2017"]]},"title":"The Stuart Stress Adaptation Model of Psychiatric Nursing Care","type":"webpage"},"uris":["http://www.mendeley.com/documents/?uuid=9b958607-e5ed-42e5-a2bf-f8d39f938621"]}],"mendeley":{"formattedCitation":"(20)","plainTextFormattedCitation":"(20)","previouslyFormattedCitation":"(20)"},"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0)</w:t>
      </w:r>
      <w:r w:rsidRPr="00E46875">
        <w:rPr>
          <w:rFonts w:ascii="Arial" w:eastAsiaTheme="minorHAnsi" w:hAnsi="Arial" w:cs="Arial"/>
        </w:rPr>
        <w:fldChar w:fldCharType="end"/>
      </w:r>
      <w:r w:rsidRPr="00E46875">
        <w:rPr>
          <w:rFonts w:ascii="Arial" w:eastAsiaTheme="minorHAnsi" w:hAnsi="Arial" w:cs="Arial"/>
        </w:rPr>
        <w:t xml:space="preserve">. Sociocultural factors in this research relate to social support, relationships and communication with partners, family, friends or neighbors and marital status. The results of the research found by the researchers showed that pregnant women who </w:t>
      </w:r>
      <w:r w:rsidRPr="00E46875">
        <w:rPr>
          <w:rFonts w:ascii="Arial" w:eastAsiaTheme="minorHAnsi" w:hAnsi="Arial" w:cs="Arial"/>
        </w:rPr>
        <w:lastRenderedPageBreak/>
        <w:t>underwent antiretroviral therapy who received encouragement, support, attention and help from the surrounding environment such as: husband, parents, brothers, sisters, friends, neighbors and health workers could prevent the mother from psychological pressure. in the form of depressive symptoms and anxiety symptoms.</w:t>
      </w:r>
    </w:p>
    <w:p w14:paraId="0757805D" w14:textId="32976BD7" w:rsidR="00E46875" w:rsidRP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 xml:space="preserve">Minimal family support is always associated with increased anxiety symptom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2147/NBHIV.S68956","ISSN":"11791497","abstract":"The prevalence of depression and anxiety in people living with HIV/AIDS (PLWHA) ranges from 7.2% to 71.9% and 4.5% to 82.3%, respectively. This wide variation is attributed to differences in sample size and characteristics, and methodology for assessment of anxiety and depression. Moreover, anxiety and depression increase the morbidity of HIV by poor adherence to treatment and various other significant mechanisms. Early identification and effective management of these disorders is associated with improved antiretroviral adherence and improved quality of life in PLWHA. Different treatment modalities, including pharmacological and nonpharmacological therapies, are used for the management of anxiety and depression in PLWHA. Benzodiazepines are indicated for short periods of time. Clonazepam and lorazepam are safe in terms of drug-drug interactions and may be preferred. Selective serotonin reuptake inhibitors are safer than tricyclic antidepressants. Though the different selective serotonin reuptake inhibitors are supposed to be equally effective, to avoid interactions with antiretrovirals, the better options are sertraline, citalopram, and escitalopram. Various nonpharmacological therapies, including cognitive behavior therapy, interpersonal therapy, supportive psychotherapy, cognitive-behavioral-oriented group psychotherapy, experiential group psychotherapy, cognitive-behavioral stress management, stress management interventions, cognitive remediation therapy, mindfulness-based therapy, and aerobic and resistance exercise have been reported to be useful in treating depression among PLWHA. However, definitive evidence to decide which nonpharmacological intervention is most beneficial for the management of anxiety and depression in PLWHA is still required.","author":[{"dropping-particle":"","family":"Chaudhury","given":"Suprakash","non-dropping-particle":"","parse-names":false,"suffix":""},{"dropping-particle":"","family":"Bakhla","given":"Ajay Kumar","non-dropping-particle":"","parse-names":false,"suffix":""},{"dropping-particle":"","family":"Saini","given":"Rajiv","non-dropping-particle":"","parse-names":false,"suffix":""}],"container-title":"Neurobehavioral HIV Medicine","id":"ITEM-1","issued":{"date-parts":[["2016"]]},"page":"15-30","title":"Prevalence, impact, and management of depression and anxiety in patients with HIV: A review","type":"article-journal","volume":"7"},"uris":["http://www.mendeley.com/documents/?uuid=cb763672-2b59-4c0d-8ca1-222a626bdb08"]}],"mendeley":{"formattedCitation":"(21)","plainTextFormattedCitation":"(21)","previouslyFormattedCitation":"(21)"},"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1)</w:t>
      </w:r>
      <w:r w:rsidRPr="00E46875">
        <w:rPr>
          <w:rFonts w:ascii="Arial" w:eastAsiaTheme="minorHAnsi" w:hAnsi="Arial" w:cs="Arial"/>
        </w:rPr>
        <w:fldChar w:fldCharType="end"/>
      </w:r>
      <w:r w:rsidRPr="00E46875">
        <w:rPr>
          <w:rFonts w:ascii="Arial" w:eastAsiaTheme="minorHAnsi" w:hAnsi="Arial" w:cs="Arial"/>
        </w:rPr>
        <w:t xml:space="preserve"> and antenatal depression in PLWHA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371/journal.pone.0224515","ISBN":"1111111111","ISSN":"19326203","PMID":"31671160","abstract":"Introduction Mental health disorders in pregnant women living with HIV are associated with poor maternal and child outcomes, and undermine the global goals of prevention of mother-to-child transmission of HIV (PMTCT). This study aimed to determine prevalence of depression and anxiety and identify factors associated with these common mental health disorders among HIV-infeced pregnant women in Tanzania. Methods We enrolled 200 pregnant women living with HIV from antenatal care clinics in the Kilimanjaro region. Women were eligible if they were in the second or third trimester of pregnancy and had been in PMTCT care for a minimum of one month. Data were collected via interviewer administered surveys. Participants self reported depression symptoms (Edinburgh Postnatal Depression Scale, EPDS) and anxiety symptoms (Brief Symptom Index, BSI). Multivariate logistic regression models examined factors associated with depression, anxiety, and comorbid depression and anxiety. Results 25.0% of women met screening criteria for depression (EPDS ≥10). Depression was significantly associated with being single (aOR = 4.2, 95% CI = 1.1–15.5), food insecurity (aOR = 2.4, 95% CI = 1.0–6.4), and HIV shame (aOR = 1.2, 95% CI = 1.1–1.3). 23.5% of participants met screening criteria for anxiety (BSI ≥1.01). Anxiety was associated with being single (aOR = 3.6, 95%CI = 1.1–11.1), HIV shame (aOR = 1.1, 95% CI = 1.1–1.2) and lifetime experience of violence (aOR = 2.3, 95% CI = 1.0–5.1). 17.8% of the sample met screening criteria for both depression and anxiety. Comorbid depression and anxiety was associated with being single (aOR = 4.5, 95%CI = 1.0–19.1), HIV shame (aOR = 1.2, 95%CI = 1.1–1.3) and lifetime experience of violence (aOR = 3.4, 95% CI = 1.2–9.6). Conclusion Depression and anxiety symptomatology was common in this sample of pregnant women living with HIV, with a sizable number screening positive for comorbid depression and anxiety. In order to successfully engage women in PMTCT care and support their well-being, strategies to screen for mental health disorders and support women with mental illnesses are needed.","author":[{"dropping-particle":"","family":"Ngocho","given":"James Samwel","non-dropping-particle":"","parse-names":false,"suffix":""},{"dropping-particle":"","family":"Watt","given":"Melissa H.","non-dropping-particle":"","parse-names":false,"suffix":""},{"dropping-particle":"","family":"Minja","given":"Linda","non-dropping-particle":"","parse-names":false,"suffix":""},{"dropping-particle":"","family":"Knettel","given":"Brandon A.","non-dropping-particle":"","parse-names":false,"suffix":""},{"dropping-particle":"","family":"Mmbaga","given":"Blandina T.","non-dropping-particle":"","parse-names":false,"suffix":""},{"dropping-particle":"","family":"Williams","given":"P.","non-dropping-particle":"","parse-names":false,"suffix":""},{"dropping-particle":"","family":"Sorsdahl","given":"Katherine","non-dropping-particle":"","parse-names":false,"suffix":""}],"container-title":"PLoS ONE","id":"ITEM-1","issue":"10","issued":{"date-parts":[["2019"]]},"page":"1-15","title":"Depression and anxiety among pregnant women living with HIV in Kilimanjaro region, Tanzania","type":"article-journal","volume":"14"},"uris":["http://www.mendeley.com/documents/?uuid=fd47879e-cf36-4e4b-bf43-c71200af19eb"]}],"mendeley":{"formattedCitation":"(22)","plainTextFormattedCitation":"(22)","previouslyFormattedCitation":"(2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2)</w:t>
      </w:r>
      <w:r w:rsidRPr="00E46875">
        <w:rPr>
          <w:rFonts w:ascii="Arial" w:eastAsiaTheme="minorHAnsi" w:hAnsi="Arial" w:cs="Arial"/>
        </w:rPr>
        <w:fldChar w:fldCharType="end"/>
      </w:r>
      <w:r w:rsidRPr="00E46875">
        <w:rPr>
          <w:rFonts w:ascii="Arial" w:eastAsiaTheme="minorHAnsi" w:hAnsi="Arial" w:cs="Arial"/>
        </w:rPr>
        <w:t xml:space="preserve">. Research results from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648/j.pbs.20150403.17","ISSN":"2328-7837","abstract":"HIV positive pregnant mothers experienced a double burden as a result of having a virus in their blood and the child-bearing. There is high probability of transferring the virus from the pregnant mothers during conception and at the time of giving birth to the child; especially if there is no good care from health professionals and family. Therefore, the intention of the research was to know the psychological distress and subjective burden among mothers during pregnancy and after giving birth. A case study method with cross sectional research design was employed in order to collect the qualitative data from the 30 available pregnant mothers for ART and checkup in the hospital. The mothers were with different family backgrounds, educational level and socio-economic statuses. Mothers faced with different psychological problems like, depression, anxiety, PTSD, stigma and discrimination from their family and the society in general. Mothers were highly worried, depressed and anxious as well as disturbed by the bad memories of their past life experiences while infected by the virus.","author":[{"dropping-particle":"","family":"Hailemariam","given":"Kahsay Weldeslasie","non-dropping-particle":"","parse-names":false,"suffix":""}],"container-title":"Psychology and Behavioral Sciences","id":"ITEM-1","issue":"3","issued":{"date-parts":[["2015"]]},"page":"132","title":"The Mental Health Problems of HIV Positive Mothers During Pregnancy and After Giving Birth in Mekelle Hospital","type":"article-journal","volume":"4"},"uris":["http://www.mendeley.com/documents/?uuid=6a28a36f-b765-4f54-a762-7eb30b618937"]}],"mendeley":{"formattedCitation":"(23)","manualFormatting":"Hailemariam, 2015","plainTextFormattedCitation":"(23)","previouslyFormattedCitation":"(23)"},"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Hailemariam, 2015</w:t>
      </w:r>
      <w:r w:rsidRPr="00E46875">
        <w:rPr>
          <w:rFonts w:ascii="Arial" w:eastAsiaTheme="minorHAnsi" w:hAnsi="Arial" w:cs="Arial"/>
        </w:rPr>
        <w:fldChar w:fldCharType="end"/>
      </w:r>
      <w:r w:rsidRPr="00E46875">
        <w:rPr>
          <w:rFonts w:ascii="Arial" w:eastAsiaTheme="minorHAnsi" w:hAnsi="Arial" w:cs="Arial"/>
        </w:rPr>
        <w:t xml:space="preserve"> reported one of the participants said that his child avoided him after disclosing his HIV status to his family. So the mother becomes very depressed and worried that the family's attitude towards her is more troublesome than the problem itself, namely being positively infected with HIV. Research result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817/j.issn.1672-7347.2014.07.002","PMID":"25080902","author":[{"dropping-particle":"","family":"Liu","given":"Y","non-dropping-particle":"","parse-names":false,"suffix":""},{"dropping-particle":"","family":"Gong","given":"H","non-dropping-particle":"","parse-names":false,"suffix":""},{"dropping-particle":"","family":"Yang","given":"G","non-dropping-particle":"","parse-names":false,"suffix":""},{"dropping-particle":"","family":"Yan","given":"J","non-dropping-particle":"","parse-names":false,"suffix":""}],"container-title":"Zhong Nan Da Xue Xue Bao Yi Xue Ban","id":"ITEM-1","issued":{"date-parts":[["2014"]]},"page":"658-63","title":"Perceived stigma, mental health and unsafe sexual behaviors of people living with HIV/AIDS","type":"article-journal","volume":"Jul;39(7)"},"uris":["http://www.mendeley.com/documents/?uuid=2f82df80-1a18-46cb-9bff-87606e10076c"]}],"mendeley":{"formattedCitation":"(24)","manualFormatting":"Liu et al., 2014","plainTextFormattedCitation":"(24)","previouslyFormattedCitation":"(24)"},"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 xml:space="preserve">Liu </w:t>
      </w:r>
      <w:r w:rsidRPr="00E46875">
        <w:rPr>
          <w:rFonts w:ascii="Arial" w:eastAsiaTheme="minorHAnsi" w:hAnsi="Arial" w:cs="Arial"/>
          <w:i/>
          <w:noProof/>
        </w:rPr>
        <w:t>et al</w:t>
      </w:r>
      <w:r w:rsidRPr="00E46875">
        <w:rPr>
          <w:rFonts w:ascii="Arial" w:eastAsiaTheme="minorHAnsi" w:hAnsi="Arial" w:cs="Arial"/>
          <w:noProof/>
        </w:rPr>
        <w:t>., 2014</w:t>
      </w:r>
      <w:r w:rsidRPr="00E46875">
        <w:rPr>
          <w:rFonts w:ascii="Arial" w:eastAsiaTheme="minorHAnsi" w:hAnsi="Arial" w:cs="Arial"/>
        </w:rPr>
        <w:fldChar w:fldCharType="end"/>
      </w:r>
      <w:r w:rsidRPr="00E46875">
        <w:rPr>
          <w:rFonts w:ascii="Arial" w:eastAsiaTheme="minorHAnsi" w:hAnsi="Arial" w:cs="Arial"/>
        </w:rPr>
        <w:t xml:space="preserve"> which states that depression and anxiety in PLWHA can be reduced by the presence of high social support</w:t>
      </w:r>
      <w:r w:rsidR="00C26CE8">
        <w:rPr>
          <w:rFonts w:ascii="Arial" w:eastAsiaTheme="minorHAnsi" w:hAnsi="Arial" w:cs="Arial"/>
          <w:lang w:val="id-ID"/>
        </w:rPr>
        <w:t xml:space="preserve"> </w:t>
      </w:r>
      <w:r w:rsidR="00C26CE8">
        <w:rPr>
          <w:rFonts w:ascii="Arial" w:eastAsiaTheme="minorHAnsi" w:hAnsi="Arial" w:cs="Arial"/>
          <w:lang w:val="id-ID"/>
        </w:rPr>
        <w:fldChar w:fldCharType="begin" w:fldLock="1"/>
      </w:r>
      <w:r w:rsidR="00C26CE8">
        <w:rPr>
          <w:rFonts w:ascii="Arial" w:eastAsiaTheme="minorHAnsi" w:hAnsi="Arial" w:cs="Arial"/>
          <w:lang w:val="id-ID"/>
        </w:rPr>
        <w:instrText>ADDIN CSL_CITATION {"citationItems":[{"id":"ITEM-1","itemData":{"DOI":"10.11817/j.issn.1672-7347.2014.07.002","PMID":"25080902","author":[{"dropping-particle":"","family":"Liu","given":"Y","non-dropping-particle":"","parse-names":false,"suffix":""},{"dropping-particle":"","family":"Gong","given":"H","non-dropping-particle":"","parse-names":false,"suffix":""},{"dropping-particle":"","family":"Yang","given":"G","non-dropping-particle":"","parse-names":false,"suffix":""},{"dropping-particle":"","family":"Yan","given":"J","non-dropping-particle":"","parse-names":false,"suffix":""}],"container-title":"Zhong Nan Da Xue Xue Bao Yi Xue Ban","id":"ITEM-1","issued":{"date-parts":[["2014"]]},"page":"658-63","title":"Perceived stigma, mental health and unsafe sexual behaviors of people living with HIV/AIDS","type":"article-journal","volume":"Jul;39(7)"},"uris":["http://www.mendeley.com/documents/?uuid=2f82df80-1a18-46cb-9bff-87606e10076c"]}],"mendeley":{"formattedCitation":"(24)","plainTextFormattedCitation":"(24)","previouslyFormattedCitation":"(24)"},"properties":{"noteIndex":0},"schema":"https://github.com/citation-style-language/schema/raw/master/csl-citation.json"}</w:instrText>
      </w:r>
      <w:r w:rsidR="00C26CE8">
        <w:rPr>
          <w:rFonts w:ascii="Arial" w:eastAsiaTheme="minorHAnsi" w:hAnsi="Arial" w:cs="Arial"/>
          <w:lang w:val="id-ID"/>
        </w:rPr>
        <w:fldChar w:fldCharType="separate"/>
      </w:r>
      <w:r w:rsidR="00C26CE8" w:rsidRPr="00C26CE8">
        <w:rPr>
          <w:rFonts w:ascii="Arial" w:eastAsiaTheme="minorHAnsi" w:hAnsi="Arial" w:cs="Arial"/>
          <w:noProof/>
          <w:lang w:val="id-ID"/>
        </w:rPr>
        <w:t>(24)</w:t>
      </w:r>
      <w:r w:rsidR="00C26CE8">
        <w:rPr>
          <w:rFonts w:ascii="Arial" w:eastAsiaTheme="minorHAnsi" w:hAnsi="Arial" w:cs="Arial"/>
          <w:lang w:val="id-ID"/>
        </w:rPr>
        <w:fldChar w:fldCharType="end"/>
      </w:r>
      <w:r w:rsidR="00C26CE8">
        <w:rPr>
          <w:rFonts w:ascii="Arial" w:eastAsiaTheme="minorHAnsi" w:hAnsi="Arial" w:cs="Arial"/>
          <w:lang w:val="id-ID"/>
        </w:rPr>
        <w:t>.</w:t>
      </w:r>
      <w:r w:rsidRPr="00E46875">
        <w:rPr>
          <w:rFonts w:ascii="Arial" w:eastAsiaTheme="minorHAnsi" w:hAnsi="Arial" w:cs="Arial"/>
        </w:rPr>
        <w:t xml:space="preserve"> According to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32584/jikj.v2i3.440","ISSN":"2685-9394","abstract":"Human Immunodeficiency Virus (HIV)/ Acquired Immunodeficiency Syndrome (AIDS) merupakan kumpulan gejala akibat virus yang menyerang sel leukosit di dalam tubuh sehingga menyebabkan penurunan sistem imun di dalam tubuh yang  menyebabkan tubuh menjadi rentan terhadap berbagai infeksi. Selain permasalahan menurunnya kesehatan fisik sebagai stressor pertama, penderita HIV positif dihadapkan pada permasalahan terjadinya gangguan kesehatan mental dan penurunan kualitas hidup serta stigma di masyarakat yang cenderung menyebabkan penderita melakukan koping strategi. Literature review ini bertujuan untuk menjelaskan gambaran efek pengaruh coping strategies intervention terhadap kesehatan mental dan kualitas hidup pada penderita HIV/AIDS positif yang sudah dilakukan oleh peneliti sebelumnya. Metode yang digunakan dalam artikel ini adalah penelusuran artikel melalui database NCBI dan Google Scholar. Tahun penerbitan sumber pustaka adalah dari tahun 2001 sampai 2019 dengan 20 sumber pustaka.Tema dalam artikel yang dikumpulkan yaitu terkait gambaran coping strategies intervention pada penderita HIV/AIDS positif. Hasil dari sintesa artikel yang telah ditemukan yaitu coping strategies ini sangat mempengaruhi kesehatan mental dan meningkatkan kualitas hidup penderita HIV/AIDS positif. Kata kunci : coping strategies, Human Immunodeficiency Virus (HIV), Acquired Immunodeficiency Syndrome (AIDS) THE EFFECT OF COPING STRATEGIES ON MENTAL HEALTH AND QUALITY OF LIFE IN POSITIVE HIV / AIDS PATIENTS ABSTRACT Human Immunodeficiency Virus (HIV) / Acquired Immunodeficiency Syndrome (AIDS) is a collectings of sympomts by virus that attacks leukocyte cells in the body, causing a decrease in the immune system in the body which makes the body vulnerable to various infections. In addition to the problem of declining physical health as the first stressor, HIV positive sufferers are faced with problems of mental health disorders and decreased quality of life and stigma in the community which tends to cause sufferers to do coping strategies. This literature review aims to explain the effect of coping strategies intervention on mental health and quality of life in HIV / AIDS positive sufferers that have been done by previous researchers. The method used in this article is article search through the NCBI database and Google Scholar. The year of publication of library sources is from 2001 to 2019 with 20 sources of literature. The theme in the article collected is related to the description…","author":[{"dropping-particle":"","family":"Krisdayanti","given":"Ester","non-dropping-particle":"","parse-names":false,"suffix":""},{"dropping-particle":"","family":"Hutasoit","given":"Januar Ishak","non-dropping-particle":"","parse-names":false,"suffix":""}],"container-title":"Jurnal Ilmu Keperawatan Jiwa","id":"ITEM-1","issue":"3","issued":{"date-parts":[["2019"]]},"page":"179","title":"Pengaruh Coping Strategies terhadap Kesehatan Mental dan Kualitas Hidup Penderita HIV/AIDS positif","type":"article-journal","volume":"2"},"uris":["http://www.mendeley.com/documents/?uuid=83d87a4d-9305-48fd-88c8-090c1ef4b228"]}],"mendeley":{"formattedCitation":"(16)","manualFormatting":"Krisdayanti &amp; Hutasoit, 2019","plainTextFormattedCitation":"(16)","previouslyFormattedCitation":"(16)"},"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Krisdayanti &amp; Hutasoit, 2019</w:t>
      </w:r>
      <w:r w:rsidRPr="00E46875">
        <w:rPr>
          <w:rFonts w:ascii="Arial" w:eastAsiaTheme="minorHAnsi" w:hAnsi="Arial" w:cs="Arial"/>
        </w:rPr>
        <w:fldChar w:fldCharType="end"/>
      </w:r>
      <w:r w:rsidRPr="00E46875">
        <w:rPr>
          <w:rFonts w:ascii="Arial" w:eastAsiaTheme="minorHAnsi" w:hAnsi="Arial" w:cs="Arial"/>
        </w:rPr>
        <w:t xml:space="preserve"> in his literature review, active family and community support for HIV sufferers can help improve the quality of life of PLWHA</w:t>
      </w:r>
      <w:r w:rsidR="00C26CE8">
        <w:rPr>
          <w:rFonts w:ascii="Arial" w:eastAsiaTheme="minorHAnsi" w:hAnsi="Arial" w:cs="Arial"/>
          <w:lang w:val="id-ID"/>
        </w:rPr>
        <w:t xml:space="preserve"> </w:t>
      </w:r>
      <w:r w:rsidR="00C26CE8">
        <w:rPr>
          <w:rFonts w:ascii="Arial" w:eastAsiaTheme="minorHAnsi" w:hAnsi="Arial" w:cs="Arial"/>
          <w:lang w:val="id-ID"/>
        </w:rPr>
        <w:fldChar w:fldCharType="begin" w:fldLock="1"/>
      </w:r>
      <w:r w:rsidR="00162E61">
        <w:rPr>
          <w:rFonts w:ascii="Arial" w:eastAsiaTheme="minorHAnsi" w:hAnsi="Arial" w:cs="Arial"/>
          <w:lang w:val="id-ID"/>
        </w:rPr>
        <w:instrText>ADDIN CSL_CITATION {"citationItems":[{"id":"ITEM-1","itemData":{"DOI":"10.32584/jikj.v2i3.440","ISSN":"2685-9394","abstract":"Human Immunodeficiency Virus (HIV)/ Acquired Immunodeficiency Syndrome (AIDS) merupakan kumpulan gejala akibat virus yang menyerang sel leukosit di dalam tubuh sehingga menyebabkan penurunan sistem imun di dalam tubuh yang  menyebabkan tubuh menjadi rentan terhadap berbagai infeksi. Selain permasalahan menurunnya kesehatan fisik sebagai stressor pertama, penderita HIV positif dihadapkan pada permasalahan terjadinya gangguan kesehatan mental dan penurunan kualitas hidup serta stigma di masyarakat yang cenderung menyebabkan penderita melakukan koping strategi. Literature review ini bertujuan untuk menjelaskan gambaran efek pengaruh coping strategies intervention terhadap kesehatan mental dan kualitas hidup pada penderita HIV/AIDS positif yang sudah dilakukan oleh peneliti sebelumnya. Metode yang digunakan dalam artikel ini adalah penelusuran artikel melalui database NCBI dan Google Scholar. Tahun penerbitan sumber pustaka adalah dari tahun 2001 sampai 2019 dengan 20 sumber pustaka.Tema dalam artikel yang dikumpulkan yaitu terkait gambaran coping strategies intervention pada penderita HIV/AIDS positif. Hasil dari sintesa artikel yang telah ditemukan yaitu coping strategies ini sangat mempengaruhi kesehatan mental dan meningkatkan kualitas hidup penderita HIV/AIDS positif. Kata kunci : coping strategies, Human Immunodeficiency Virus (HIV), Acquired Immunodeficiency Syndrome (AIDS) THE EFFECT OF COPING STRATEGIES ON MENTAL HEALTH AND QUALITY OF LIFE IN POSITIVE HIV / AIDS PATIENTS ABSTRACT Human Immunodeficiency Virus (HIV) / Acquired Immunodeficiency Syndrome (AIDS) is a collectings of sympomts by virus that attacks leukocyte cells in the body, causing a decrease in the immune system in the body which makes the body vulnerable to various infections. In addition to the problem of declining physical health as the first stressor, HIV positive sufferers are faced with problems of mental health disorders and decreased quality of life and stigma in the community which tends to cause sufferers to do coping strategies. This literature review aims to explain the effect of coping strategies intervention on mental health and quality of life in HIV / AIDS positive sufferers that have been done by previous researchers. The method used in this article is article search through the NCBI database and Google Scholar. The year of publication of library sources is from 2001 to 2019 with 20 sources of literature. The theme in the article collected is related to the description…","author":[{"dropping-particle":"","family":"Krisdayanti","given":"Ester","non-dropping-particle":"","parse-names":false,"suffix":""},{"dropping-particle":"","family":"Hutasoit","given":"Januar Ishak","non-dropping-particle":"","parse-names":false,"suffix":""}],"container-title":"Jurnal Ilmu Keperawatan Jiwa","id":"ITEM-1","issue":"3","issued":{"date-parts":[["2019"]]},"page":"179","title":"Pengaruh Coping Strategies terhadap Kesehatan Mental dan Kualitas Hidup Penderita HIV/AIDS positif","type":"article-journal","volume":"2"},"uris":["http://www.mendeley.com/documents/?uuid=83d87a4d-9305-48fd-88c8-090c1ef4b228"]}],"mendeley":{"formattedCitation":"(16)","plainTextFormattedCitation":"(16)","previouslyFormattedCitation":"(16)"},"properties":{"noteIndex":0},"schema":"https://github.com/citation-style-language/schema/raw/master/csl-citation.json"}</w:instrText>
      </w:r>
      <w:r w:rsidR="00C26CE8">
        <w:rPr>
          <w:rFonts w:ascii="Arial" w:eastAsiaTheme="minorHAnsi" w:hAnsi="Arial" w:cs="Arial"/>
          <w:lang w:val="id-ID"/>
        </w:rPr>
        <w:fldChar w:fldCharType="separate"/>
      </w:r>
      <w:r w:rsidR="00C26CE8" w:rsidRPr="00C26CE8">
        <w:rPr>
          <w:rFonts w:ascii="Arial" w:eastAsiaTheme="minorHAnsi" w:hAnsi="Arial" w:cs="Arial"/>
          <w:noProof/>
          <w:lang w:val="id-ID"/>
        </w:rPr>
        <w:t>(16)</w:t>
      </w:r>
      <w:r w:rsidR="00C26CE8">
        <w:rPr>
          <w:rFonts w:ascii="Arial" w:eastAsiaTheme="minorHAnsi" w:hAnsi="Arial" w:cs="Arial"/>
          <w:lang w:val="id-ID"/>
        </w:rPr>
        <w:fldChar w:fldCharType="end"/>
      </w:r>
      <w:r w:rsidRPr="00E46875">
        <w:rPr>
          <w:rFonts w:ascii="Arial" w:eastAsiaTheme="minorHAnsi" w:hAnsi="Arial" w:cs="Arial"/>
        </w:rPr>
        <w:t xml:space="preserve">. Apart from that, social support influences the effectiveness of self-defense carried out by HIV sufferer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32584/jikj.v2i3.440","ISSN":"2685-9394","abstract":"Human Immunodeficiency Virus (HIV)/ Acquired Immunodeficiency Syndrome (AIDS) merupakan kumpulan gejala akibat virus yang menyerang sel leukosit di dalam tubuh sehingga menyebabkan penurunan sistem imun di dalam tubuh yang  menyebabkan tubuh menjadi rentan terhadap berbagai infeksi. Selain permasalahan menurunnya kesehatan fisik sebagai stressor pertama, penderita HIV positif dihadapkan pada permasalahan terjadinya gangguan kesehatan mental dan penurunan kualitas hidup serta stigma di masyarakat yang cenderung menyebabkan penderita melakukan koping strategi. Literature review ini bertujuan untuk menjelaskan gambaran efek pengaruh coping strategies intervention terhadap kesehatan mental dan kualitas hidup pada penderita HIV/AIDS positif yang sudah dilakukan oleh peneliti sebelumnya. Metode yang digunakan dalam artikel ini adalah penelusuran artikel melalui database NCBI dan Google Scholar. Tahun penerbitan sumber pustaka adalah dari tahun 2001 sampai 2019 dengan 20 sumber pustaka.Tema dalam artikel yang dikumpulkan yaitu terkait gambaran coping strategies intervention pada penderita HIV/AIDS positif. Hasil dari sintesa artikel yang telah ditemukan yaitu coping strategies ini sangat mempengaruhi kesehatan mental dan meningkatkan kualitas hidup penderita HIV/AIDS positif. Kata kunci : coping strategies, Human Immunodeficiency Virus (HIV), Acquired Immunodeficiency Syndrome (AIDS) THE EFFECT OF COPING STRATEGIES ON MENTAL HEALTH AND QUALITY OF LIFE IN POSITIVE HIV / AIDS PATIENTS ABSTRACT Human Immunodeficiency Virus (HIV) / Acquired Immunodeficiency Syndrome (AIDS) is a collectings of sympomts by virus that attacks leukocyte cells in the body, causing a decrease in the immune system in the body which makes the body vulnerable to various infections. In addition to the problem of declining physical health as the first stressor, HIV positive sufferers are faced with problems of mental health disorders and decreased quality of life and stigma in the community which tends to cause sufferers to do coping strategies. This literature review aims to explain the effect of coping strategies intervention on mental health and quality of life in HIV / AIDS positive sufferers that have been done by previous researchers. The method used in this article is article search through the NCBI database and Google Scholar. The year of publication of library sources is from 2001 to 2019 with 20 sources of literature. The theme in the article collected is related to the description…","author":[{"dropping-particle":"","family":"Krisdayanti","given":"Ester","non-dropping-particle":"","parse-names":false,"suffix":""},{"dropping-particle":"","family":"Hutasoit","given":"Januar Ishak","non-dropping-particle":"","parse-names":false,"suffix":""}],"container-title":"Jurnal Ilmu Keperawatan Jiwa","id":"ITEM-1","issue":"3","issued":{"date-parts":[["2019"]]},"page":"179","title":"Pengaruh Coping Strategies terhadap Kesehatan Mental dan Kualitas Hidup Penderita HIV/AIDS positif","type":"article-journal","volume":"2"},"uris":["http://www.mendeley.com/documents/?uuid=83d87a4d-9305-48fd-88c8-090c1ef4b228"]}],"mendeley":{"formattedCitation":"(16)","plainTextFormattedCitation":"(16)","previouslyFormattedCitation":"(16)"},"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6)</w:t>
      </w:r>
      <w:r w:rsidRPr="00E46875">
        <w:rPr>
          <w:rFonts w:ascii="Arial" w:eastAsiaTheme="minorHAnsi" w:hAnsi="Arial" w:cs="Arial"/>
        </w:rPr>
        <w:fldChar w:fldCharType="end"/>
      </w:r>
      <w:r w:rsidRPr="00E46875">
        <w:rPr>
          <w:rFonts w:ascii="Arial" w:eastAsiaTheme="minorHAnsi" w:hAnsi="Arial" w:cs="Arial"/>
        </w:rPr>
        <w:t xml:space="preserve">. </w:t>
      </w:r>
      <w:r w:rsidRPr="00E46875">
        <w:rPr>
          <w:rFonts w:ascii="Arial" w:eastAsiaTheme="minorHAnsi" w:hAnsi="Arial" w:cs="Arial"/>
          <w:color w:val="000000"/>
        </w:rPr>
        <w:t>Women living with HIV generally have morerely on social support and they have more psychological distress than men</w:t>
      </w:r>
      <w:r w:rsidRPr="00E46875">
        <w:rPr>
          <w:rFonts w:ascii="Arial" w:eastAsiaTheme="minorHAnsi" w:hAnsi="Arial" w:cs="Arial"/>
        </w:rPr>
        <w:t xml:space="preserve">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80/09540121.2018.1456640","ISSN":"13600451","PMID":"29607666","abstract":"Pregnant women living with HIV represent one of the most high-priority groups for HIV treatment and health assessment. Although social support has been shown to be a protective factor for improved health-related quality of life (HRQoL), and depression and anxiety have been identified as two major causes of psychological distress among people living with HIV, it is still unclear how social support, anxiety, and depression interact to influence HRQoL. The objective of our study was to demonstrate the nature of predictors, direct effects and mediator effects among social support, anxiety, depression symptoms and HRQoL in pregnant women living with HIV. We investigated a total of 101 pregnant women living with HIV in Yunnan province in China from April 2016 to June 2016. All participants completed the Social Support Rating Scale (SSRS), the Chinese version of the Hospital Anxiety and Depression Scales (HADS) and Quality of Life instruments (EuroQoL Five Dimensions Questionnaire, EQ-5D). The relationships between the variables were examined by Pearson's or Spearman's correlation analysis. Predictor effects were tested using separate multiple regressions, controlling for demographic variables and HIV diagnosis variables. Direct and mediation effects of social support on HRQoL were tested using a structural equation model (SEM). Anxiety and depression symptoms were negatively correlated with subjective social support, support utilization, social support and HRQoL. Social support significantly predicted better HRQoL, and anxiety and depression symptoms significantly predicted poorer HRQoL. Anxiety and depression symptoms partially mediated the associations between social support and HRQoL. Anxiety and depression symptoms completely mediated the associations of objective support and support utilization with HRQoL. Interventions to improve HRQoL in pregnant women living with HIV must consider the mediation effect of anxiety and depression symptoms on the association between social support and HRQoL. Social support interventions are valid only when anxiety and depression symptoms are managed effectively.","author":[{"dropping-particle":"","family":"Xiaowen","given":"Wang","non-dropping-particle":"","parse-names":false,"suffix":""},{"dropping-particle":"","family":"Guangping","given":"Guo","non-dropping-particle":"","parse-names":false,"suffix":""},{"dropping-particle":"","family":"Ling","given":"Zhou","non-dropping-particle":"","parse-names":false,"suffix":""},{"dropping-particle":"","family":"Jiarui","given":"Zheng","non-dropping-particle":"","parse-names":false,"suffix":""},{"dropping-particle":"","family":"Xiumin","given":"Liang","non-dropping-particle":"","parse-names":false,"suffix":""},{"dropping-particle":"","family":"Zhaoqin","given":"Li","non-dropping-particle":"","parse-names":false,"suffix":""},{"dropping-particle":"","family":"Hongzhuan","given":"Luo","non-dropping-particle":"","parse-names":false,"suffix":""},{"dropping-particle":"","family":"Yuyan","given":"Yang","non-dropping-particle":"","parse-names":false,"suffix":""},{"dropping-particle":"","family":"Liyuan","given":"Yang","non-dropping-particle":"","parse-names":false,"suffix":""},{"dropping-particle":"","family":"Lin","given":"Lu","non-dropping-particle":"","parse-names":false,"suffix":""}],"container-title":"AIDS Care - Psychological and Socio-Medical Aspects of AIDS/HIV","id":"ITEM-1","issue":"9","issued":{"date-parts":[["2018"]]},"page":"1147-1155","publisher":"Taylor &amp; Francis","title":"Depression and anxiety mediate perceived social support to predict health-related quality of life in pregnant women living with HIV","type":"article-journal","volume":"30"},"uris":["http://www.mendeley.com/documents/?uuid=596211f7-8afd-48c8-a294-9116bcd4d08f"]}],"mendeley":{"formattedCitation":"(25)","plainTextFormattedCitation":"(25)","previouslyFormattedCitation":"(25)"},"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5)</w:t>
      </w:r>
      <w:r w:rsidRPr="00E46875">
        <w:rPr>
          <w:rFonts w:ascii="Arial" w:eastAsiaTheme="minorHAnsi" w:hAnsi="Arial" w:cs="Arial"/>
        </w:rPr>
        <w:fldChar w:fldCharType="end"/>
      </w:r>
      <w:r w:rsidRPr="00E46875">
        <w:rPr>
          <w:rFonts w:ascii="Arial" w:eastAsiaTheme="minorHAnsi" w:hAnsi="Arial" w:cs="Arial"/>
        </w:rPr>
        <w:t xml:space="preserve">. Social support from family and society becomes more stable for pregnant women in the third trimester or towards the end of their pregnancy and makes the burden on the mother's life les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16/j.jad.2019.02.058","ISSN":"15732517","PMID":"30831542","abstract":"Background: Prenatal anxiety/depression has been a major public health problem globally with higher prevalence in developing countries, which leads to negative health outcomes for both mothers and children. Maternal stress varies over the course of pregnancy and the stress occurring in early pregnancy is the most critical. However, few studies have focused on the impact of resilience to stress on mental health of pregnant women. Aims: To explore the effect of resilience to stress on prenatal anxiety/depression in pregnant women. Methods: 2813 participants were recruited from Shanghai Maternal-Child Pairs Cohort (Shanghai MCPC) in this study. The Life Event Scale for Pregnancy Women (LESPW) was used to assess stress at 12–16 weeks of pregnancy and at 32–36 weeks of pregnancy, respectively. Resilience was assessed by the revised Resilience Scale for Adults (RSA) at 12–16 weeks of pregnancy. The prenatal anxiety and depression were assessed at 32–26 weeks of pregnancy by Self-Rating Anxiety Scale (SAS) and the Center for Epidemiological Survey, Depression Scale (CES-D), respectively. Hierarchical linear regression analyses were conducted to explore the direct effect of stress and resilience on prenatal anxiety and depression. The indirect effects of mediation were analyzed by structural equation models, and the indirect effect of modification was examined by stratification analysis. Results: There were 11.1% and 10.3% of pregnant women in Shanghai MCPC indicating anxiety and depressive mood, respectively. The stress caused by both subjective and objective events at 32–36 weeks of pregnancy is less than that at 12–16weeks of pregnancy. We found that resilience was a protective factor for maternal mental health and meanwhile it was both an effect modifier and a mediator to the association between stress and prenatal anxiety/depression, with the mediating effect ratio of 15.1% and 23.8%, respectively. Limitations: The existence of recall bias, missing data, and restricted residential areas of the participants may limit the generalizability of the study. The measurements of resilience, prenatal anxiety, and depression were not designed specifically for pregnant women, so that they might have missed some important indications of mental issues related to pregnant women only. Conclusions: Resilience could be a direct and indirect protective factor for prenatal anxiety and depression caused by pregnancy stress.","author":[{"dropping-particle":"","family":"Ma","given":"Xuemei","non-dropping-particle":"","parse-names":false,"suffix":""},{"dropping-particle":"","family":"Wang","given":"Ying","non-dropping-particle":"","parse-names":false,"suffix":""},{"dropping-particle":"","family":"Hu","given":"Hua","non-dropping-particle":"","parse-names":false,"suffix":""},{"dropping-particle":"","family":"Tao","given":"Xuguang Grant","non-dropping-particle":"","parse-names":false,"suffix":""},{"dropping-particle":"","family":"Zhang","given":"Yunhui","non-dropping-particle":"","parse-names":false,"suffix":""},{"dropping-particle":"","family":"Shi","given":"Huijing","non-dropping-particle":"","parse-names":false,"suffix":""}],"container-title":"Journal of Affective Disorders","id":"ITEM-1","issue":"January","issued":{"date-parts":[["2019"]]},"page":"57-64","title":"The impact of resilience on prenatal anxiety and depression among pregnant women in Shanghai","type":"article-journal","volume":"250"},"uris":["http://www.mendeley.com/documents/?uuid=ed4c40cf-f018-44bc-9f7d-6332ffc0a4f5"]}],"mendeley":{"formattedCitation":"(26)","plainTextFormattedCitation":"(26)","previouslyFormattedCitation":"(26)"},"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6)</w:t>
      </w:r>
      <w:r w:rsidRPr="00E46875">
        <w:rPr>
          <w:rFonts w:ascii="Arial" w:eastAsiaTheme="minorHAnsi" w:hAnsi="Arial" w:cs="Arial"/>
        </w:rPr>
        <w:fldChar w:fldCharType="end"/>
      </w:r>
      <w:r w:rsidRPr="00E46875">
        <w:rPr>
          <w:rFonts w:ascii="Arial" w:eastAsiaTheme="minorHAnsi" w:hAnsi="Arial" w:cs="Arial"/>
        </w:rPr>
        <w:t xml:space="preserve">. In their research </w:t>
      </w:r>
      <w:r w:rsidRPr="00E46875">
        <w:rPr>
          <w:rFonts w:ascii="Arial" w:eastAsiaTheme="minorHAnsi" w:hAnsi="Arial" w:cs="Arial"/>
          <w:noProof/>
        </w:rPr>
        <w:t>Xiaowen et al., 2018</w:t>
      </w:r>
      <w:r w:rsidRPr="00E46875">
        <w:rPr>
          <w:rFonts w:ascii="Arial" w:eastAsiaTheme="minorHAnsi" w:hAnsi="Arial" w:cs="Arial"/>
        </w:rPr>
        <w:t xml:space="preserve"> said that social support strategies should focus on overcoming symptoms of anxiety and depression to be able to provide improved health outcomes for pregnant women living with HIV. Additionally, social support interventions are only applicable when symptoms of anxiety and depression are managed effectively. So it can be concluded that support from people closest to the mother can help the mother overcome symptoms of anxiety and depression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80/09540121.2018.1456640","ISSN":"13600451","PMID":"29607666","abstract":"Pregnant women living with HIV represent one of the most high-priority groups for HIV treatment and health assessment. Although social support has been shown to be a protective factor for improved health-related quality of life (HRQoL), and depression and anxiety have been identified as two major causes of psychological distress among people living with HIV, it is still unclear how social support, anxiety, and depression interact to influence HRQoL. The objective of our study was to demonstrate the nature of predictors, direct effects and mediator effects among social support, anxiety, depression symptoms and HRQoL in pregnant women living with HIV. We investigated a total of 101 pregnant women living with HIV in Yunnan province in China from April 2016 to June 2016. All participants completed the Social Support Rating Scale (SSRS), the Chinese version of the Hospital Anxiety and Depression Scales (HADS) and Quality of Life instruments (EuroQoL Five Dimensions Questionnaire, EQ-5D). The relationships between the variables were examined by Pearson's or Spearman's correlation analysis. Predictor effects were tested using separate multiple regressions, controlling for demographic variables and HIV diagnosis variables. Direct and mediation effects of social support on HRQoL were tested using a structural equation model (SEM). Anxiety and depression symptoms were negatively correlated with subjective social support, support utilization, social support and HRQoL. Social support significantly predicted better HRQoL, and anxiety and depression symptoms significantly predicted poorer HRQoL. Anxiety and depression symptoms partially mediated the associations between social support and HRQoL. Anxiety and depression symptoms completely mediated the associations of objective support and support utilization with HRQoL. Interventions to improve HRQoL in pregnant women living with HIV must consider the mediation effect of anxiety and depression symptoms on the association between social support and HRQoL. Social support interventions are valid only when anxiety and depression symptoms are managed effectively.","author":[{"dropping-particle":"","family":"Xiaowen","given":"Wang","non-dropping-particle":"","parse-names":false,"suffix":""},{"dropping-particle":"","family":"Guangping","given":"Guo","non-dropping-particle":"","parse-names":false,"suffix":""},{"dropping-particle":"","family":"Ling","given":"Zhou","non-dropping-particle":"","parse-names":false,"suffix":""},{"dropping-particle":"","family":"Jiarui","given":"Zheng","non-dropping-particle":"","parse-names":false,"suffix":""},{"dropping-particle":"","family":"Xiumin","given":"Liang","non-dropping-particle":"","parse-names":false,"suffix":""},{"dropping-particle":"","family":"Zhaoqin","given":"Li","non-dropping-particle":"","parse-names":false,"suffix":""},{"dropping-particle":"","family":"Hongzhuan","given":"Luo","non-dropping-particle":"","parse-names":false,"suffix":""},{"dropping-particle":"","family":"Yuyan","given":"Yang","non-dropping-particle":"","parse-names":false,"suffix":""},{"dropping-particle":"","family":"Liyuan","given":"Yang","non-dropping-particle":"","parse-names":false,"suffix":""},{"dropping-particle":"","family":"Lin","given":"Lu","non-dropping-particle":"","parse-names":false,"suffix":""}],"container-title":"AIDS Care - Psychological and Socio-Medical Aspects of AIDS/HIV","id":"ITEM-1","issue":"9","issued":{"date-parts":[["2018"]]},"page":"1147-1155","publisher":"Taylor &amp; Francis","title":"Depression and anxiety mediate perceived social support to predict health-related quality of life in pregnant women living with HIV","type":"article-journal","volume":"30"},"uris":["http://www.mendeley.com/documents/?uuid=596211f7-8afd-48c8-a294-9116bcd4d08f"]}],"mendeley":{"formattedCitation":"(25)","plainTextFormattedCitation":"(25)","previouslyFormattedCitation":"(25)"},"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5)</w:t>
      </w:r>
      <w:r w:rsidRPr="00E46875">
        <w:rPr>
          <w:rFonts w:ascii="Arial" w:eastAsiaTheme="minorHAnsi" w:hAnsi="Arial" w:cs="Arial"/>
        </w:rPr>
        <w:fldChar w:fldCharType="end"/>
      </w:r>
      <w:r w:rsidRPr="00E46875">
        <w:rPr>
          <w:rFonts w:ascii="Arial" w:eastAsiaTheme="minorHAnsi" w:hAnsi="Arial" w:cs="Arial"/>
        </w:rPr>
        <w:t>.</w:t>
      </w:r>
    </w:p>
    <w:p w14:paraId="42E42F40" w14:textId="48479B5B" w:rsidR="00E46875" w:rsidRDefault="00E46875" w:rsidP="00E46875">
      <w:pPr>
        <w:spacing w:after="0" w:line="360" w:lineRule="auto"/>
        <w:ind w:firstLine="414"/>
        <w:contextualSpacing/>
        <w:jc w:val="both"/>
        <w:rPr>
          <w:rFonts w:ascii="Arial" w:eastAsiaTheme="minorHAnsi" w:hAnsi="Arial" w:cs="Arial"/>
        </w:rPr>
      </w:pPr>
      <w:r w:rsidRPr="00E46875">
        <w:rPr>
          <w:rFonts w:ascii="Arial" w:eastAsiaTheme="minorHAnsi" w:hAnsi="Arial" w:cs="Arial"/>
        </w:rPr>
        <w:t xml:space="preserve">The research results showed that all participants were not legally or legally married. Participants expressed a desire to have a relationship that is religiously valid and legally valid. The research results show that generally anxiety symptoms are associated with the mother's relationship status with her partner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371/journal.pone.0224515","ISBN":"1111111111","ISSN":"19326203","PMID":"31671160","abstract":"Introduction Mental health disorders in pregnant women living with HIV are associated with poor maternal and child outcomes, and undermine the global goals of prevention of mother-to-child transmission of HIV (PMTCT). This study aimed to determine prevalence of depression and anxiety and identify factors associated with these common mental health disorders among HIV-infeced pregnant women in Tanzania. Methods We enrolled 200 pregnant women living with HIV from antenatal care clinics in the Kilimanjaro region. Women were eligible if they were in the second or third trimester of pregnancy and had been in PMTCT care for a minimum of one month. Data were collected via interviewer administered surveys. Participants self reported depression symptoms (Edinburgh Postnatal Depression Scale, EPDS) and anxiety symptoms (Brief Symptom Index, BSI). Multivariate logistic regression models examined factors associated with depression, anxiety, and comorbid depression and anxiety. Results 25.0% of women met screening criteria for depression (EPDS ≥10). Depression was significantly associated with being single (aOR = 4.2, 95% CI = 1.1–15.5), food insecurity (aOR = 2.4, 95% CI = 1.0–6.4), and HIV shame (aOR = 1.2, 95% CI = 1.1–1.3). 23.5% of participants met screening criteria for anxiety (BSI ≥1.01). Anxiety was associated with being single (aOR = 3.6, 95%CI = 1.1–11.1), HIV shame (aOR = 1.1, 95% CI = 1.1–1.2) and lifetime experience of violence (aOR = 2.3, 95% CI = 1.0–5.1). 17.8% of the sample met screening criteria for both depression and anxiety. Comorbid depression and anxiety was associated with being single (aOR = 4.5, 95%CI = 1.0–19.1), HIV shame (aOR = 1.2, 95%CI = 1.1–1.3) and lifetime experience of violence (aOR = 3.4, 95% CI = 1.2–9.6). Conclusion Depression and anxiety symptomatology was common in this sample of pregnant women living with HIV, with a sizable number screening positive for comorbid depression and anxiety. In order to successfully engage women in PMTCT care and support their well-being, strategies to screen for mental health disorders and support women with mental illnesses are needed.","author":[{"dropping-particle":"","family":"Ngocho","given":"James Samwel","non-dropping-particle":"","parse-names":false,"suffix":""},{"dropping-particle":"","family":"Watt","given":"Melissa H.","non-dropping-particle":"","parse-names":false,"suffix":""},{"dropping-particle":"","family":"Minja","given":"Linda","non-dropping-particle":"","parse-names":false,"suffix":""},{"dropping-particle":"","family":"Knettel","given":"Brandon A.","non-dropping-particle":"","parse-names":false,"suffix":""},{"dropping-particle":"","family":"Mmbaga","given":"Blandina T.","non-dropping-particle":"","parse-names":false,"suffix":""},{"dropping-particle":"","family":"Williams","given":"P.","non-dropping-particle":"","parse-names":false,"suffix":""},{"dropping-particle":"","family":"Sorsdahl","given":"Katherine","non-dropping-particle":"","parse-names":false,"suffix":""}],"container-title":"PLoS ONE","id":"ITEM-1","issue":"10","issued":{"date-parts":[["2019"]]},"page":"1-15","title":"Depression and anxiety among pregnant women living with HIV in Kilimanjaro region, Tanzania","type":"article-journal","volume":"14"},"uris":["http://www.mendeley.com/documents/?uuid=fd47879e-cf36-4e4b-bf43-c71200af19eb"]}],"mendeley":{"formattedCitation":"(22)","plainTextFormattedCitation":"(22)","previouslyFormattedCitation":"(2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2)</w:t>
      </w:r>
      <w:r w:rsidRPr="00E46875">
        <w:rPr>
          <w:rFonts w:ascii="Arial" w:eastAsiaTheme="minorHAnsi" w:hAnsi="Arial" w:cs="Arial"/>
        </w:rPr>
        <w:fldChar w:fldCharType="end"/>
      </w:r>
      <w:r w:rsidRPr="00E46875">
        <w:rPr>
          <w:rFonts w:ascii="Arial" w:eastAsiaTheme="minorHAnsi" w:hAnsi="Arial" w:cs="Arial"/>
        </w:rPr>
        <w:t xml:space="preserve">. Single women are at higher risk of experiencing depression, anxiety, and comorbidities compared to married women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371/journal.pone.0224515","ISBN":"1111111111","ISSN":"19326203","PMID":"31671160","abstract":"Introduction Mental health disorders in pregnant women living with HIV are associated with poor maternal and child outcomes, and undermine the global goals of prevention of mother-to-child transmission of HIV (PMTCT). This study aimed to determine prevalence of depression and anxiety and identify factors associated with these common mental health disorders among HIV-infeced pregnant women in Tanzania. Methods We enrolled 200 pregnant women living with HIV from antenatal care clinics in the Kilimanjaro region. Women were eligible if they were in the second or third trimester of pregnancy and had been in PMTCT care for a minimum of one month. Data were collected via interviewer administered surveys. Participants self reported depression symptoms (Edinburgh Postnatal Depression Scale, EPDS) and anxiety symptoms (Brief Symptom Index, BSI). Multivariate logistic regression models examined factors associated with depression, anxiety, and comorbid depression and anxiety. Results 25.0% of women met screening criteria for depression (EPDS ≥10). Depression was significantly associated with being single (aOR = 4.2, 95% CI = 1.1–15.5), food insecurity (aOR = 2.4, 95% CI = 1.0–6.4), and HIV shame (aOR = 1.2, 95% CI = 1.1–1.3). 23.5% of participants met screening criteria for anxiety (BSI ≥1.01). Anxiety was associated with being single (aOR = 3.6, 95%CI = 1.1–11.1), HIV shame (aOR = 1.1, 95% CI = 1.1–1.2) and lifetime experience of violence (aOR = 2.3, 95% CI = 1.0–5.1). 17.8% of the sample met screening criteria for both depression and anxiety. Comorbid depression and anxiety was associated with being single (aOR = 4.5, 95%CI = 1.0–19.1), HIV shame (aOR = 1.2, 95%CI = 1.1–1.3) and lifetime experience of violence (aOR = 3.4, 95% CI = 1.2–9.6). Conclusion Depression and anxiety symptomatology was common in this sample of pregnant women living with HIV, with a sizable number screening positive for comorbid depression and anxiety. In order to successfully engage women in PMTCT care and support their well-being, strategies to screen for mental health disorders and support women with mental illnesses are needed.","author":[{"dropping-particle":"","family":"Ngocho","given":"James Samwel","non-dropping-particle":"","parse-names":false,"suffix":""},{"dropping-particle":"","family":"Watt","given":"Melissa H.","non-dropping-particle":"","parse-names":false,"suffix":""},{"dropping-particle":"","family":"Minja","given":"Linda","non-dropping-particle":"","parse-names":false,"suffix":""},{"dropping-particle":"","family":"Knettel","given":"Brandon A.","non-dropping-particle":"","parse-names":false,"suffix":""},{"dropping-particle":"","family":"Mmbaga","given":"Blandina T.","non-dropping-particle":"","parse-names":false,"suffix":""},{"dropping-particle":"","family":"Williams","given":"P.","non-dropping-particle":"","parse-names":false,"suffix":""},{"dropping-particle":"","family":"Sorsdahl","given":"Katherine","non-dropping-particle":"","parse-names":false,"suffix":""}],"container-title":"PLoS ONE","id":"ITEM-1","issue":"10","issued":{"date-parts":[["2019"]]},"page":"1-15","title":"Depression and anxiety among pregnant women living with HIV in Kilimanjaro region, Tanzania","type":"article-journal","volume":"14"},"uris":["http://www.mendeley.com/documents/?uuid=fd47879e-cf36-4e4b-bf43-c71200af19eb"]}],"mendeley":{"formattedCitation":"(22)","plainTextFormattedCitation":"(22)","previouslyFormattedCitation":"(2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2)</w:t>
      </w:r>
      <w:r w:rsidRPr="00E46875">
        <w:rPr>
          <w:rFonts w:ascii="Arial" w:eastAsiaTheme="minorHAnsi" w:hAnsi="Arial" w:cs="Arial"/>
        </w:rPr>
        <w:fldChar w:fldCharType="end"/>
      </w:r>
      <w:r w:rsidRPr="00E46875">
        <w:rPr>
          <w:rFonts w:ascii="Arial" w:eastAsiaTheme="minorHAnsi" w:hAnsi="Arial" w:cs="Arial"/>
        </w:rPr>
        <w:t xml:space="preserve">. In addition, other research states that divorced women are found to be more likely to experience depression and anxiety. This illustrates that broken families or insecure marital ties increase the risk of developing depressive symptom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2174/1745017902016010059","ISSN":"1745-0179","abstract":"Introduction: It has been found that HIV positive women are becoming increasingly affected by various illnesses, including Common Mental Disorders (CMDs) such as depression. Such comorbidity escalates the disease progression to the severe stage and commonly hinders treatment adherence. This study determined the prevalence of anxiety and depression amidst women living with HIV. Method(s): Based on a cross-sectional and facility-based study, 357 HIV positive women were recruited using the systematic sampling technique from two public hospitals in Jijiga town, Ethiopia. The Hospital Anxiety and Depression Scale (HADS) was administered for screening, and followed by a pre-tested questionnaire that comprised of Perceived Social Support and HIV stigma. Result(s): The results revealed that the prevalence of both anxiety and depression amidst HIV positive women was 28.9% and 32.5%, respectively. In the multivariate analysis, it was discovered that lack of formal education, being divorced, unemployed, and earning a monthly income less than 1400 ETB (37.5 USD) were significantly associated with depression. Women with symptomatic HIV clinical stage III (AOR =2.06, 95% C.I (0.75-5.61), with CD4 cell count below 250 (AOR = 1.14, 95% C.I (0.57-2.28), and with co-infections (AOR= 1.04, 95% C.I (0.40-2.71) also suffered from depression. Conclusion(s): The study outcomes show that the prevalence of depression in women with HIV was 32.5%, but they were more likely to be depressed if they were illiterate, divorced, unemployed or had a financial burden. In addition, HIV positive women with less CD4 cell count and in the final clinical stage or suffered from a co-infection were also associated with depressive symptoms. This signifies the public health implications of psychological and cognitive morbidities of the illness among these women with chronic illnesses. Hence, future mental health interventions and HIV care should be integrated with substantial emphasis given to vulnerable groups, including HIV positive women.Copyright © 2020 Yousuf et al.","author":[{"dropping-particle":"","family":"Yousuf","given":"Abdilahi","non-dropping-particle":"","parse-names":false,"suffix":""},{"dropping-particle":"","family":"Musa","given":"Ramli","non-dropping-particle":"","parse-names":false,"suffix":""},{"dropping-particle":"","family":"Isa","given":"Muhammad Lokman Md.","non-dropping-particle":"","parse-names":false,"suffix":""},{"dropping-particle":"","family":"Arifin","given":"Siti Roshaidai Mohd","non-dropping-particle":"","parse-names":false,"suffix":""}],"container-title":"Clinical Practice &amp; Epidemiology in Mental Health","id":"ITEM-1","issue":"1","issued":{"date-parts":[["2020"]]},"page":"59-66","title":"Anxiety and Depression Among Women Living with HIV: Prevalence and Correlations","type":"article-journal","volume":"16"},"uris":["http://www.mendeley.com/documents/?uuid=7fa14f80-eecd-4a48-aa36-6740ea72182d"]}],"mendeley":{"formattedCitation":"(13)","plainTextFormattedCitation":"(13)","previouslyFormattedCitation":"(13)"},"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3)</w:t>
      </w:r>
      <w:r w:rsidRPr="00E46875">
        <w:rPr>
          <w:rFonts w:ascii="Arial" w:eastAsiaTheme="minorHAnsi" w:hAnsi="Arial" w:cs="Arial"/>
        </w:rPr>
        <w:fldChar w:fldCharType="end"/>
      </w:r>
      <w:r w:rsidRPr="00E46875">
        <w:rPr>
          <w:rFonts w:ascii="Arial" w:eastAsiaTheme="minorHAnsi" w:hAnsi="Arial" w:cs="Arial"/>
        </w:rPr>
        <w:t>.</w:t>
      </w:r>
    </w:p>
    <w:p w14:paraId="7E1FC959" w14:textId="77777777" w:rsidR="000E780A" w:rsidRPr="00E46875" w:rsidRDefault="000E780A" w:rsidP="00E46875">
      <w:pPr>
        <w:spacing w:after="0" w:line="360" w:lineRule="auto"/>
        <w:ind w:firstLine="414"/>
        <w:contextualSpacing/>
        <w:jc w:val="both"/>
        <w:rPr>
          <w:rFonts w:ascii="Arial" w:eastAsiaTheme="minorHAnsi" w:hAnsi="Arial" w:cs="Arial"/>
        </w:rPr>
      </w:pPr>
    </w:p>
    <w:p w14:paraId="566DFE45"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lastRenderedPageBreak/>
        <w:t>Pressure Factor (</w:t>
      </w:r>
      <w:r w:rsidRPr="00E46875">
        <w:rPr>
          <w:rFonts w:ascii="Arial" w:eastAsiaTheme="minorHAnsi" w:hAnsi="Arial" w:cs="Arial"/>
          <w:b/>
          <w:i/>
        </w:rPr>
        <w:t>Stressfull</w:t>
      </w:r>
      <w:r w:rsidRPr="00E46875">
        <w:rPr>
          <w:rFonts w:ascii="Arial" w:eastAsiaTheme="minorHAnsi" w:hAnsi="Arial" w:cs="Arial"/>
          <w:b/>
        </w:rPr>
        <w:t>)</w:t>
      </w:r>
    </w:p>
    <w:p w14:paraId="54C07F99"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t>Feelings of Pregnant Women and Being HIV Positive</w:t>
      </w:r>
    </w:p>
    <w:p w14:paraId="77EBE4F3" w14:textId="2CA35DA6" w:rsidR="00E46875" w:rsidRPr="00E46875" w:rsidRDefault="00E46875" w:rsidP="00E46875">
      <w:pPr>
        <w:spacing w:after="0" w:line="360" w:lineRule="auto"/>
        <w:ind w:firstLine="306"/>
        <w:contextualSpacing/>
        <w:jc w:val="both"/>
        <w:rPr>
          <w:rFonts w:ascii="Arial" w:eastAsiaTheme="minorHAnsi" w:hAnsi="Arial" w:cs="Arial"/>
        </w:rPr>
      </w:pPr>
      <w:r w:rsidRPr="00E46875">
        <w:rPr>
          <w:rFonts w:ascii="Arial" w:eastAsiaTheme="minorHAnsi" w:hAnsi="Arial" w:cs="Arial"/>
        </w:rPr>
        <w:t xml:space="preserve">The results of this study showed that the majority of participants had concerns or fear that their baby would be infected with the HIV virus, were sad, anxious, disappointed, and rejected their condition. Pregnancy is a vulnerable period for experiencing depression and anxiety disorders. The prevalence of depression and anxiety is higher among pregnant women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371/journal.pone.0224515","ISBN":"1111111111","ISSN":"19326203","PMID":"31671160","abstract":"Introduction Mental health disorders in pregnant women living with HIV are associated with poor maternal and child outcomes, and undermine the global goals of prevention of mother-to-child transmission of HIV (PMTCT). This study aimed to determine prevalence of depression and anxiety and identify factors associated with these common mental health disorders among HIV-infeced pregnant women in Tanzania. Methods We enrolled 200 pregnant women living with HIV from antenatal care clinics in the Kilimanjaro region. Women were eligible if they were in the second or third trimester of pregnancy and had been in PMTCT care for a minimum of one month. Data were collected via interviewer administered surveys. Participants self reported depression symptoms (Edinburgh Postnatal Depression Scale, EPDS) and anxiety symptoms (Brief Symptom Index, BSI). Multivariate logistic regression models examined factors associated with depression, anxiety, and comorbid depression and anxiety. Results 25.0% of women met screening criteria for depression (EPDS ≥10). Depression was significantly associated with being single (aOR = 4.2, 95% CI = 1.1–15.5), food insecurity (aOR = 2.4, 95% CI = 1.0–6.4), and HIV shame (aOR = 1.2, 95% CI = 1.1–1.3). 23.5% of participants met screening criteria for anxiety (BSI ≥1.01). Anxiety was associated with being single (aOR = 3.6, 95%CI = 1.1–11.1), HIV shame (aOR = 1.1, 95% CI = 1.1–1.2) and lifetime experience of violence (aOR = 2.3, 95% CI = 1.0–5.1). 17.8% of the sample met screening criteria for both depression and anxiety. Comorbid depression and anxiety was associated with being single (aOR = 4.5, 95%CI = 1.0–19.1), HIV shame (aOR = 1.2, 95%CI = 1.1–1.3) and lifetime experience of violence (aOR = 3.4, 95% CI = 1.2–9.6). Conclusion Depression and anxiety symptomatology was common in this sample of pregnant women living with HIV, with a sizable number screening positive for comorbid depression and anxiety. In order to successfully engage women in PMTCT care and support their well-being, strategies to screen for mental health disorders and support women with mental illnesses are needed.","author":[{"dropping-particle":"","family":"Ngocho","given":"James Samwel","non-dropping-particle":"","parse-names":false,"suffix":""},{"dropping-particle":"","family":"Watt","given":"Melissa H.","non-dropping-particle":"","parse-names":false,"suffix":""},{"dropping-particle":"","family":"Minja","given":"Linda","non-dropping-particle":"","parse-names":false,"suffix":""},{"dropping-particle":"","family":"Knettel","given":"Brandon A.","non-dropping-particle":"","parse-names":false,"suffix":""},{"dropping-particle":"","family":"Mmbaga","given":"Blandina T.","non-dropping-particle":"","parse-names":false,"suffix":""},{"dropping-particle":"","family":"Williams","given":"P.","non-dropping-particle":"","parse-names":false,"suffix":""},{"dropping-particle":"","family":"Sorsdahl","given":"Katherine","non-dropping-particle":"","parse-names":false,"suffix":""}],"container-title":"PLoS ONE","id":"ITEM-1","issue":"10","issued":{"date-parts":[["2019"]]},"page":"1-15","title":"Depression and anxiety among pregnant women living with HIV in Kilimanjaro region, Tanzania","type":"article-journal","volume":"14"},"uris":["http://www.mendeley.com/documents/?uuid=fd47879e-cf36-4e4b-bf43-c71200af19eb"]}],"mendeley":{"formattedCitation":"(22)","plainTextFormattedCitation":"(22)","previouslyFormattedCitation":"(2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2)</w:t>
      </w:r>
      <w:r w:rsidRPr="00E46875">
        <w:rPr>
          <w:rFonts w:ascii="Arial" w:eastAsiaTheme="minorHAnsi" w:hAnsi="Arial" w:cs="Arial"/>
        </w:rPr>
        <w:fldChar w:fldCharType="end"/>
      </w:r>
      <w:r w:rsidRPr="00E46875">
        <w:rPr>
          <w:rFonts w:ascii="Arial" w:eastAsiaTheme="minorHAnsi" w:hAnsi="Arial" w:cs="Arial"/>
        </w:rPr>
        <w:t xml:space="preserve">. Anxiety disorders and depression occur at a higher rate in pregnant and HIV-positive women than in the general population and no differences occur after delivery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16/j.whi.2015.04.003","ISSN":"18784321","PMID":"26093677","abstract":"Background: Untreated depression and anxiety during the perinatal period have significant consequences on maternal and infant health; however, few studies have examined perinatal depression and perinatal anxiety in women with human immunodeficiency virus (HIV) infection. The current study prospectively examined the prevalence of prenatal and postpartum depression and anxiety, and emotional support from family and friends, as well as childhood sexual abuse in women with and without HIV infection. Methods: Between July 2009 and January 2013, 258 pregnant women receiving care in a Philadelphia hospital were enrolled, with 162 completing both the prenatal and postpartum portions of the study. The Center for Epidemiological Studies-Depression Scale (CES-D), and the State-Trait Anxiety Inventory for Adults were used to measure depression and anxiety symptoms, respectively. An independent samples t test and multiple linear regressions were used to determine associations among depression, anxiety, and pregnancy-related variables. Results: Forty-nine participants (30%) were living with HIV; 113 (70%) were HIV negative. CES-D scores did not differ prenatally (p = 131) or postpartum (p = 156) between women with and without HIV. Prenatal state anxiety scores were higher in women with HIV (p = 02) but there were no differences postpartum (p = 432). In a multiple linear regression, trait anxiety predicted postpartum anxiety in the full sample (p &lt; .001) and childhood sexual abuse predicted postpartum depression among women with HIV (p = 021). Conclusions: These findings highlight the importance of identifying and treating perinatal depression and anxiety early in the prenatal period. Results also emphasize the need for providers to be aware of childhood sexual abuse as a potential correlate for depression in women with HIV.","author":[{"dropping-particle":"","family":"Aaron","given":"Erika","non-dropping-particle":"","parse-names":false,"suffix":""},{"dropping-particle":"","family":"Bonacquisti","given":"Alexa","non-dropping-particle":"","parse-names":false,"suffix":""},{"dropping-particle":"","family":"Geller","given":"Pamela A.","non-dropping-particle":"","parse-names":false,"suffix":""},{"dropping-particle":"","family":"Polansky","given":"Marcia","non-dropping-particle":"","parse-names":false,"suffix":""}],"container-title":"Women's Health Issues","id":"ITEM-1","issue":"5","issued":{"date-parts":[["2015"]]},"page":"579-585","publisher":"Jacobs Institute of Women's Health","title":"Perinatal Depression and Anxiety in Women with and without Human Immunodeficiency Virus Infection","type":"article-journal","volume":"25"},"uris":["http://www.mendeley.com/documents/?uuid=117956ef-0880-479f-a2b0-6ab0eb64da2e"]}],"mendeley":{"formattedCitation":"(12)","plainTextFormattedCitation":"(12)","previouslyFormattedCitation":"(1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2)</w:t>
      </w:r>
      <w:r w:rsidRPr="00E46875">
        <w:rPr>
          <w:rFonts w:ascii="Arial" w:eastAsiaTheme="minorHAnsi" w:hAnsi="Arial" w:cs="Arial"/>
        </w:rPr>
        <w:fldChar w:fldCharType="end"/>
      </w:r>
      <w:r w:rsidRPr="00E46875">
        <w:rPr>
          <w:rFonts w:ascii="Arial" w:eastAsiaTheme="minorHAnsi" w:hAnsi="Arial" w:cs="Arial"/>
        </w:rPr>
        <w:t xml:space="preserve">. This is in line with research results which show that symptoms of depression and anxiety are always found among women living with HIV, due to emotional disturbances related to the acceptance or attention received from the public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2174/1745017902016010059","ISSN":"1745-0179","abstract":"Introduction: It has been found that HIV positive women are becoming increasingly affected by various illnesses, including Common Mental Disorders (CMDs) such as depression. Such comorbidity escalates the disease progression to the severe stage and commonly hinders treatment adherence. This study determined the prevalence of anxiety and depression amidst women living with HIV. Method(s): Based on a cross-sectional and facility-based study, 357 HIV positive women were recruited using the systematic sampling technique from two public hospitals in Jijiga town, Ethiopia. The Hospital Anxiety and Depression Scale (HADS) was administered for screening, and followed by a pre-tested questionnaire that comprised of Perceived Social Support and HIV stigma. Result(s): The results revealed that the prevalence of both anxiety and depression amidst HIV positive women was 28.9% and 32.5%, respectively. In the multivariate analysis, it was discovered that lack of formal education, being divorced, unemployed, and earning a monthly income less than 1400 ETB (37.5 USD) were significantly associated with depression. Women with symptomatic HIV clinical stage III (AOR =2.06, 95% C.I (0.75-5.61), with CD4 cell count below 250 (AOR = 1.14, 95% C.I (0.57-2.28), and with co-infections (AOR= 1.04, 95% C.I (0.40-2.71) also suffered from depression. Conclusion(s): The study outcomes show that the prevalence of depression in women with HIV was 32.5%, but they were more likely to be depressed if they were illiterate, divorced, unemployed or had a financial burden. In addition, HIV positive women with less CD4 cell count and in the final clinical stage or suffered from a co-infection were also associated with depressive symptoms. This signifies the public health implications of psychological and cognitive morbidities of the illness among these women with chronic illnesses. Hence, future mental health interventions and HIV care should be integrated with substantial emphasis given to vulnerable groups, including HIV positive women.Copyright © 2020 Yousuf et al.","author":[{"dropping-particle":"","family":"Yousuf","given":"Abdilahi","non-dropping-particle":"","parse-names":false,"suffix":""},{"dropping-particle":"","family":"Musa","given":"Ramli","non-dropping-particle":"","parse-names":false,"suffix":""},{"dropping-particle":"","family":"Isa","given":"Muhammad Lokman Md.","non-dropping-particle":"","parse-names":false,"suffix":""},{"dropping-particle":"","family":"Arifin","given":"Siti Roshaidai Mohd","non-dropping-particle":"","parse-names":false,"suffix":""}],"container-title":"Clinical Practice &amp; Epidemiology in Mental Health","id":"ITEM-1","issue":"1","issued":{"date-parts":[["2020"]]},"page":"59-66","title":"Anxiety and Depression Among Women Living with HIV: Prevalence and Correlations","type":"article-journal","volume":"16"},"uris":["http://www.mendeley.com/documents/?uuid=7fa14f80-eecd-4a48-aa36-6740ea72182d"]}],"mendeley":{"formattedCitation":"(13)","plainTextFormattedCitation":"(13)","previouslyFormattedCitation":"(13)"},"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3)</w:t>
      </w:r>
      <w:r w:rsidRPr="00E46875">
        <w:rPr>
          <w:rFonts w:ascii="Arial" w:eastAsiaTheme="minorHAnsi" w:hAnsi="Arial" w:cs="Arial"/>
        </w:rPr>
        <w:fldChar w:fldCharType="end"/>
      </w:r>
      <w:r w:rsidRPr="00E46875">
        <w:rPr>
          <w:rFonts w:ascii="Arial" w:eastAsiaTheme="minorHAnsi" w:hAnsi="Arial" w:cs="Arial"/>
        </w:rPr>
        <w:t>.</w:t>
      </w:r>
    </w:p>
    <w:p w14:paraId="2FBB2C59" w14:textId="64BF298D" w:rsidR="00E46875" w:rsidRPr="00E46875" w:rsidRDefault="00E46875" w:rsidP="00E46875">
      <w:pPr>
        <w:spacing w:after="0" w:line="360" w:lineRule="auto"/>
        <w:ind w:firstLine="306"/>
        <w:contextualSpacing/>
        <w:jc w:val="both"/>
        <w:rPr>
          <w:rFonts w:ascii="Arial" w:eastAsiaTheme="minorHAnsi" w:hAnsi="Arial" w:cs="Arial"/>
        </w:rPr>
      </w:pPr>
      <w:r w:rsidRPr="00E46875">
        <w:rPr>
          <w:rFonts w:ascii="Arial" w:eastAsiaTheme="minorHAnsi" w:hAnsi="Arial" w:cs="Arial"/>
        </w:rPr>
        <w:t xml:space="preserve">Fear, worry and psychological tension often interfere with their lives when they think about their future lives and the lives of their children. They are always worried when they think that the virus they have will be transferred to their children during pregnancy and while breastfeeding. A mother said she thought more about her life and had the intention to commit suicide, but when she thought about her child's future life, she reversed her decision to end her life. Most mothers have a pessimistic attitude towards their future lives and the lives of their children. There is no significant difference in the experience of anxiety and depression in pregnant or postpartum women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648/j.pbs.20150403.17","ISSN":"2328-7837","abstract":"HIV positive pregnant mothers experienced a double burden as a result of having a virus in their blood and the child-bearing. There is high probability of transferring the virus from the pregnant mothers during conception and at the time of giving birth to the child; especially if there is no good care from health professionals and family. Therefore, the intention of the research was to know the psychological distress and subjective burden among mothers during pregnancy and after giving birth. A case study method with cross sectional research design was employed in order to collect the qualitative data from the 30 available pregnant mothers for ART and checkup in the hospital. The mothers were with different family backgrounds, educational level and socio-economic statuses. Mothers faced with different psychological problems like, depression, anxiety, PTSD, stigma and discrimination from their family and the society in general. Mothers were highly worried, depressed and anxious as well as disturbed by the bad memories of their past life experiences while infected by the virus.","author":[{"dropping-particle":"","family":"Hailemariam","given":"Kahsay Weldeslasie","non-dropping-particle":"","parse-names":false,"suffix":""}],"container-title":"Psychology and Behavioral Sciences","id":"ITEM-1","issue":"3","issued":{"date-parts":[["2015"]]},"page":"132","title":"The Mental Health Problems of HIV Positive Mothers During Pregnancy and After Giving Birth in Mekelle Hospital","type":"article-journal","volume":"4"},"uris":["http://www.mendeley.com/documents/?uuid=6a28a36f-b765-4f54-a762-7eb30b618937"]}],"mendeley":{"formattedCitation":"(23)","plainTextFormattedCitation":"(23)","previouslyFormattedCitation":"(23)"},"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3)</w:t>
      </w:r>
      <w:r w:rsidRPr="00E46875">
        <w:rPr>
          <w:rFonts w:ascii="Arial" w:eastAsiaTheme="minorHAnsi" w:hAnsi="Arial" w:cs="Arial"/>
        </w:rPr>
        <w:fldChar w:fldCharType="end"/>
      </w:r>
      <w:r w:rsidRPr="00E46875">
        <w:rPr>
          <w:rFonts w:ascii="Arial" w:eastAsiaTheme="minorHAnsi" w:hAnsi="Arial" w:cs="Arial"/>
        </w:rPr>
        <w:t>.</w:t>
      </w:r>
    </w:p>
    <w:p w14:paraId="3AA125BA"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t>Feelings of Disappointing Loved Ones</w:t>
      </w:r>
    </w:p>
    <w:p w14:paraId="533130C7" w14:textId="77777777" w:rsidR="00E46875" w:rsidRPr="00E46875" w:rsidRDefault="00E46875" w:rsidP="00E46875">
      <w:pPr>
        <w:spacing w:after="0" w:line="360" w:lineRule="auto"/>
        <w:ind w:firstLine="306"/>
        <w:contextualSpacing/>
        <w:jc w:val="both"/>
        <w:rPr>
          <w:rFonts w:ascii="Arial" w:eastAsiaTheme="minorHAnsi" w:hAnsi="Arial" w:cs="Arial"/>
        </w:rPr>
      </w:pPr>
      <w:r w:rsidRPr="00E46875">
        <w:rPr>
          <w:rFonts w:ascii="Arial" w:eastAsiaTheme="minorHAnsi" w:hAnsi="Arial" w:cs="Arial"/>
        </w:rPr>
        <w:t>If the feelings of pregnant and HIV positive mothers describe the mother's feelings towards herself and their children in the future, feelings of disappointing loved ones are more focused on the mother's feelings towards the people around her, especially her family. The results of this research found that all participants said they had disappointed their parents, especially female parents. The mother felt that she was putting more of a burden on her parents because they had to take care of her who was sick.</w:t>
      </w:r>
    </w:p>
    <w:p w14:paraId="212924D3" w14:textId="10B79158" w:rsidR="00E46875" w:rsidRPr="00E46875" w:rsidRDefault="00E46875" w:rsidP="00E46875">
      <w:pPr>
        <w:spacing w:after="0" w:line="360" w:lineRule="auto"/>
        <w:ind w:firstLine="306"/>
        <w:contextualSpacing/>
        <w:jc w:val="both"/>
        <w:rPr>
          <w:rFonts w:ascii="Arial" w:eastAsiaTheme="minorHAnsi" w:hAnsi="Arial" w:cs="Arial"/>
        </w:rPr>
      </w:pPr>
      <w:r w:rsidRPr="00E46875">
        <w:rPr>
          <w:rFonts w:ascii="Arial" w:eastAsiaTheme="minorHAnsi" w:hAnsi="Arial" w:cs="Arial"/>
        </w:rPr>
        <w:t xml:space="preserve">The results of research revealed by Xiaowen et al., 2018 stated that older pregnant women usually have more burdens in caregiving and family obligation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80/09540121.2018.1456640","ISSN":"13600451","PMID":"29607666","abstract":"Pregnant women living with HIV represent one of the most high-priority groups for HIV treatment and health assessment. Although social support has been shown to be a protective factor for improved health-related quality of life (HRQoL), and depression and anxiety have been identified as two major causes of psychological distress among people living with HIV, it is still unclear how social support, anxiety, and depression interact to influence HRQoL. The objective of our study was to demonstrate the nature of predictors, direct effects and mediator effects among social support, anxiety, depression symptoms and HRQoL in pregnant women living with HIV. We investigated a total of 101 pregnant women living with HIV in Yunnan province in China from April 2016 to June 2016. All participants completed the Social Support Rating Scale (SSRS), the Chinese version of the Hospital Anxiety and Depression Scales (HADS) and Quality of Life instruments (EuroQoL Five Dimensions Questionnaire, EQ-5D). The relationships between the variables were examined by Pearson's or Spearman's correlation analysis. Predictor effects were tested using separate multiple regressions, controlling for demographic variables and HIV diagnosis variables. Direct and mediation effects of social support on HRQoL were tested using a structural equation model (SEM). Anxiety and depression symptoms were negatively correlated with subjective social support, support utilization, social support and HRQoL. Social support significantly predicted better HRQoL, and anxiety and depression symptoms significantly predicted poorer HRQoL. Anxiety and depression symptoms partially mediated the associations between social support and HRQoL. Anxiety and depression symptoms completely mediated the associations of objective support and support utilization with HRQoL. Interventions to improve HRQoL in pregnant women living with HIV must consider the mediation effect of anxiety and depression symptoms on the association between social support and HRQoL. Social support interventions are valid only when anxiety and depression symptoms are managed effectively.","author":[{"dropping-particle":"","family":"Xiaowen","given":"Wang","non-dropping-particle":"","parse-names":false,"suffix":""},{"dropping-particle":"","family":"Guangping","given":"Guo","non-dropping-particle":"","parse-names":false,"suffix":""},{"dropping-particle":"","family":"Ling","given":"Zhou","non-dropping-particle":"","parse-names":false,"suffix":""},{"dropping-particle":"","family":"Jiarui","given":"Zheng","non-dropping-particle":"","parse-names":false,"suffix":""},{"dropping-particle":"","family":"Xiumin","given":"Liang","non-dropping-particle":"","parse-names":false,"suffix":""},{"dropping-particle":"","family":"Zhaoqin","given":"Li","non-dropping-particle":"","parse-names":false,"suffix":""},{"dropping-particle":"","family":"Hongzhuan","given":"Luo","non-dropping-particle":"","parse-names":false,"suffix":""},{"dropping-particle":"","family":"Yuyan","given":"Yang","non-dropping-particle":"","parse-names":false,"suffix":""},{"dropping-particle":"","family":"Liyuan","given":"Yang","non-dropping-particle":"","parse-names":false,"suffix":""},{"dropping-particle":"","family":"Lin","given":"Lu","non-dropping-particle":"","parse-names":false,"suffix":""}],"container-title":"AIDS Care - Psychological and Socio-Medical Aspects of AIDS/HIV","id":"ITEM-1","issue":"9","issued":{"date-parts":[["2018"]]},"page":"1147-1155","publisher":"Taylor &amp; Francis","title":"Depression and anxiety mediate perceived social support to predict health-related quality of life in pregnant women living with HIV","type":"article-journal","volume":"30"},"uris":["http://www.mendeley.com/documents/?uuid=596211f7-8afd-48c8-a294-9116bcd4d08f"]}],"mendeley":{"formattedCitation":"(25)","plainTextFormattedCitation":"(25)","previouslyFormattedCitation":"(25)"},"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5)</w:t>
      </w:r>
      <w:r w:rsidRPr="00E46875">
        <w:rPr>
          <w:rFonts w:ascii="Arial" w:eastAsiaTheme="minorHAnsi" w:hAnsi="Arial" w:cs="Arial"/>
        </w:rPr>
        <w:fldChar w:fldCharType="end"/>
      </w:r>
      <w:r w:rsidRPr="00E46875">
        <w:rPr>
          <w:rFonts w:ascii="Arial" w:eastAsiaTheme="minorHAnsi" w:hAnsi="Arial" w:cs="Arial"/>
        </w:rPr>
        <w:t xml:space="preserve">. This may indicate that older women do not have parents who can take care of them, but rather they are the ones who take care of the lives of their parents and their children. This statement still needs to be proven again in further research, because it is still rare to find similar statements. The majority of research results found describe the acceptance that HIV-positive pregnant women receive from their families. </w:t>
      </w:r>
    </w:p>
    <w:p w14:paraId="42768706"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lastRenderedPageBreak/>
        <w:t>Feeling Tired of Undergoing Treatment</w:t>
      </w:r>
    </w:p>
    <w:p w14:paraId="5826B8E3" w14:textId="4D2A1960" w:rsidR="00E46875" w:rsidRPr="00E46875" w:rsidRDefault="00E46875" w:rsidP="00E46875">
      <w:pPr>
        <w:spacing w:after="0" w:line="360" w:lineRule="auto"/>
        <w:ind w:firstLine="306"/>
        <w:jc w:val="both"/>
        <w:rPr>
          <w:rFonts w:ascii="Arial" w:eastAsiaTheme="minorHAnsi" w:hAnsi="Arial" w:cs="Arial"/>
        </w:rPr>
      </w:pPr>
      <w:r w:rsidRPr="00E46875">
        <w:rPr>
          <w:rFonts w:ascii="Arial" w:eastAsiaTheme="minorHAnsi" w:hAnsi="Arial" w:cs="Arial"/>
        </w:rPr>
        <w:t xml:space="preserve">As a result of interviews conducted with 5 participants, 1 participant expressed that he felt difficult about undergoing treatment because his family did not know his HIV status. So the mother took the medicine secretly so that the family would not know. Other participants stated that they were able to undergo treatment with support from the people closest to them. This is in line with the results of research by Camara et al., 2019 that providing psychosocial support to HIV positive patients and their families can contribute to improving their health and treatment outcome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17/S095026881900222X","ISSN":"14694409","PMID":"31931897","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3/4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1/2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uthor":[{"dropping-particle":"","family":"Camara","given":"A.","non-dropping-particle":"","parse-names":false,"suffix":""},{"dropping-particle":"","family":"Sow","given":"M. S.","non-dropping-particle":"","parse-names":false,"suffix":""},{"dropping-particle":"","family":"Touré","given":"A.","non-dropping-particle":"","parse-names":false,"suffix":""},{"dropping-particle":"","family":"Sako","given":"F. B.","non-dropping-particle":"","parse-names":false,"suffix":""},{"dropping-particle":"","family":"Camara","given":"I.","non-dropping-particle":"","parse-names":false,"suffix":""},{"dropping-particle":"","family":"Soumaoro","given":"K.","non-dropping-particle":"","parse-names":false,"suffix":""},{"dropping-particle":"","family":"Delamou","given":"A.","non-dropping-particle":"","parse-names":false,"suffix":""},{"dropping-particle":"","family":"Doukouré","given":"M.","non-dropping-particle":"","parse-names":false,"suffix":""}],"container-title":"Epidemiology and Infection","id":"ITEM-1","issued":{"date-parts":[["2019"]]},"title":"Anxiety and depression among HIV patients of the infectious disease department of Conakry University Hospital in 2018","type":"article-journal"},"uris":["http://www.mendeley.com/documents/?uuid=509b8dac-872f-4647-a414-0d4c6a09b6f5"]}],"mendeley":{"formattedCitation":"(27)","plainTextFormattedCitation":"(27)","previouslyFormattedCitation":"(27)"},"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7)</w:t>
      </w:r>
      <w:r w:rsidRPr="00E46875">
        <w:rPr>
          <w:rFonts w:ascii="Arial" w:eastAsiaTheme="minorHAnsi" w:hAnsi="Arial" w:cs="Arial"/>
        </w:rPr>
        <w:fldChar w:fldCharType="end"/>
      </w:r>
      <w:r w:rsidRPr="00E46875">
        <w:rPr>
          <w:rFonts w:ascii="Arial" w:eastAsiaTheme="minorHAnsi" w:hAnsi="Arial" w:cs="Arial"/>
        </w:rPr>
        <w:t>.</w:t>
      </w:r>
    </w:p>
    <w:p w14:paraId="608FAFC9" w14:textId="0B70661A" w:rsidR="00E46875" w:rsidRPr="00E46875" w:rsidRDefault="00E46875" w:rsidP="00E46875">
      <w:pPr>
        <w:spacing w:after="0" w:line="360" w:lineRule="auto"/>
        <w:ind w:firstLine="426"/>
        <w:jc w:val="both"/>
        <w:rPr>
          <w:rFonts w:ascii="Arial" w:eastAsiaTheme="minorHAnsi" w:hAnsi="Arial" w:cs="Arial"/>
        </w:rPr>
      </w:pPr>
      <w:r w:rsidRPr="00E46875">
        <w:rPr>
          <w:rFonts w:ascii="Arial" w:eastAsiaTheme="minorHAnsi" w:hAnsi="Arial" w:cs="Arial"/>
        </w:rPr>
        <w:t xml:space="preserve">The results of this study also found that the amount of medication consumed by the mother can influence the mother's interest in undergoing treatment. This is in line with research from Ogueji, 2021 which reported that the respondent in his research felt anxious and worried, the respondent stated that he was anxious about the fact that he was now undergoing lifelong treatment, and as a result he lost interest in activities he liked and withdrew from interactions social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11/bjhp.12510","ISSN":"20448287","PMID":"33580626","abstract":"Objectives: To explore the experiences and predictors of psychological distress in pregnant women living with HIV. Design: A mixed-methods research design. Methods: A representative randomly sampled 840 (age range 22–46 years) HIV-positive pregnant women in Akwa Ibom, Benue, and Rivers States of Nigeria enrolled for the study. Data were collected using standardized questionnaires and in-depth interviews for 4 months and 3 weeks in 6 HIV treatment centres. Collected data were analysed using IBM SPSS statistics (v. 22.0) and thematic analysis. Results: The mean score on psychological distress was 17.07 ± 5.86. Multiple regression analysis found a significant joint prediction of meaning in life, self-compassion, and acceptance of illness on psychological distress, R =.64, R2 =.41; F (3,828) = 186.18; p =.000, with 41% variance explained. Further, there was a significant independent prediction of each predictor at meaning in life (β = −.19, t = −5.08; p =.000), self-compassion (β = −.23, t = −5.59; p =.000), and acceptance of illness (β = −.30, t = −7.23; p =.000), with acceptance of illness exerting the greatest independent predictive impact. Socio-demographic variables (age, length of living with HIV, high-risk state, highest education attained, marital status, and religious affiliation) had no significant contribution to psychological distress. Qualitative analysis found ‘anxious concerns’, ‘depressive reports, loneliness, and regrets’, ‘self-blame and guilt feelings’, as the experiences of psychological distress, and these experiences were determined by respondents’ socio-cultural contexts. Conclusion: These findings emphasize the importance of psychosocial care for HIV-positive pregnant women.","author":[{"dropping-particle":"","family":"Ogueji","given":"Ifeanyichukwu Anthony","non-dropping-particle":"","parse-names":false,"suffix":""}],"container-title":"British Journal of Health Psychology","id":"ITEM-1","issue":"3","issued":{"date-parts":[["2021"]]},"page":"882-901","title":"Experiences and predictors of psychological distress in pregnant women living with HIV","type":"article-journal","volume":"26"},"uris":["http://www.mendeley.com/documents/?uuid=495aed3a-8ef8-4309-a9b2-13344a21064c"]}],"mendeley":{"formattedCitation":"(7)","plainTextFormattedCitation":"(7)","previouslyFormattedCitation":"(7)"},"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7)</w:t>
      </w:r>
      <w:r w:rsidRPr="00E46875">
        <w:rPr>
          <w:rFonts w:ascii="Arial" w:eastAsiaTheme="minorHAnsi" w:hAnsi="Arial" w:cs="Arial"/>
        </w:rPr>
        <w:fldChar w:fldCharType="end"/>
      </w:r>
      <w:r w:rsidRPr="00E46875">
        <w:rPr>
          <w:rFonts w:ascii="Arial" w:eastAsiaTheme="minorHAnsi" w:hAnsi="Arial" w:cs="Arial"/>
        </w:rPr>
        <w:t>.</w:t>
      </w:r>
    </w:p>
    <w:p w14:paraId="03578B43" w14:textId="684E776E" w:rsidR="00E46875" w:rsidRPr="00E46875" w:rsidRDefault="00E46875" w:rsidP="00E46875">
      <w:pPr>
        <w:spacing w:after="0" w:line="360" w:lineRule="auto"/>
        <w:ind w:firstLine="426"/>
        <w:jc w:val="both"/>
        <w:rPr>
          <w:rFonts w:ascii="Arial" w:eastAsiaTheme="minorHAnsi" w:hAnsi="Arial" w:cs="Arial"/>
        </w:rPr>
      </w:pPr>
      <w:r w:rsidRPr="00E46875">
        <w:rPr>
          <w:rFonts w:ascii="Arial" w:eastAsiaTheme="minorHAnsi" w:hAnsi="Arial" w:cs="Arial"/>
        </w:rPr>
        <w:t xml:space="preserve">Having poor mental health status is associated with decreased adherence to antiretroviral treatment among people with HIV. The results showed lower antiretroviral treatment adherence in adults with poor mental health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07/s10461-017-1705-x","ISSN":"15733254","PMID":"28194585","abstract":"The correlation between mental health and sexual risk behaviours for HIV infection remains largely unknown in low and middle income settings. The present study determined the prevalence of psychological distress (PD) in a sub-Saharan African population with a generalized HIV epidemic, and investigated associations with HIV acquisition risk and uptake of HIV services using data from a cross-sectional survey of 13,252 adults. PD was measured using the Shona Symptom Questionnaire. Logistic regression was used to measure associations between PD and hypothesized covariates. The prevalence of PD was 4.5% (95% CI 3.9–5.1%) among men, and 12.9% (95% CI 12.2–13.6%) among women. PD was associated with sexual risk behaviours for HIV infection and HIV-infected individuals were more likely to suffer from PD. Amongst those initiated on anti-retroviral therapy, individuals with PD were less likely to adhere to treatment (91 vs. 96%; age- and site-type-adjusted odds ratio = 0.38; 95% CI 0.15, 0.99). Integrated HIV and mental health services may enhance HIV care and treatment outcomes in high HIV-prevalence populations in sub-Saharan Africa.","author":[{"dropping-particle":"","family":"Tlhajoane","given":"Malebogo","non-dropping-particle":"","parse-names":false,"suffix":""},{"dropping-particle":"","family":"Eaton","given":"Jeffrey W.","non-dropping-particle":"","parse-names":false,"suffix":""},{"dropping-particle":"","family":"Takaruza","given":"Albert","non-dropping-particle":"","parse-names":false,"suffix":""},{"dropping-particle":"","family":"Rhead","given":"Rebecca","non-dropping-particle":"","parse-names":false,"suffix":""},{"dropping-particle":"","family":"Maswera","given":"Rufurwokuda","non-dropping-particle":"","parse-names":false,"suffix":""},{"dropping-particle":"","family":"Schur","given":"Nadine","non-dropping-particle":"","parse-names":false,"suffix":""},{"dropping-particle":"","family":"Sherr","given":"Lorraine","non-dropping-particle":"","parse-names":false,"suffix":""},{"dropping-particle":"","family":"Nyamukapa","given":"Constance","non-dropping-particle":"","parse-names":false,"suffix":""},{"dropping-particle":"","family":"Gregson","given":"Simon","non-dropping-particle":"","parse-names":false,"suffix":""}],"container-title":"AIDS and Behavior","id":"ITEM-1","issue":"5","issued":{"date-parts":[["2018"]]},"page":"1485-1495","publisher":"Springer US","title":"Prevalence and Associations of Psychological Distress, HIV Infection and HIV Care Service Utilization in East Zimbabwe","type":"article-journal","volume":"22"},"uris":["http://www.mendeley.com/documents/?uuid=a1b66730-b60b-4c66-8e6c-9eaa1b3cc7c2"]}],"mendeley":{"formattedCitation":"(28)","plainTextFormattedCitation":"(28)","previouslyFormattedCitation":"(28)"},"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8)</w:t>
      </w:r>
      <w:r w:rsidRPr="00E46875">
        <w:rPr>
          <w:rFonts w:ascii="Arial" w:eastAsiaTheme="minorHAnsi" w:hAnsi="Arial" w:cs="Arial"/>
        </w:rPr>
        <w:fldChar w:fldCharType="end"/>
      </w:r>
      <w:r w:rsidRPr="00E46875">
        <w:rPr>
          <w:rFonts w:ascii="Arial" w:eastAsiaTheme="minorHAnsi" w:hAnsi="Arial" w:cs="Arial"/>
        </w:rPr>
        <w:t xml:space="preserve">. According to Chaudhury et al., 2016, depression status at the beginning before using treatment does not influence treatment compliance, but is influenced by the incidence of depression during the treatment period. This suggests that impaired treatment compliance is caused by acute depression which occurs as a reactive phenomenon from a pre-existing history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2147/NBHIV.S68956","ISSN":"11791497","abstract":"The prevalence of depression and anxiety in people living with HIV/AIDS (PLWHA) ranges from 7.2% to 71.9% and 4.5% to 82.3%, respectively. This wide variation is attributed to differences in sample size and characteristics, and methodology for assessment of anxiety and depression. Moreover, anxiety and depression increase the morbidity of HIV by poor adherence to treatment and various other significant mechanisms. Early identification and effective management of these disorders is associated with improved antiretroviral adherence and improved quality of life in PLWHA. Different treatment modalities, including pharmacological and nonpharmacological therapies, are used for the management of anxiety and depression in PLWHA. Benzodiazepines are indicated for short periods of time. Clonazepam and lorazepam are safe in terms of drug-drug interactions and may be preferred. Selective serotonin reuptake inhibitors are safer than tricyclic antidepressants. Though the different selective serotonin reuptake inhibitors are supposed to be equally effective, to avoid interactions with antiretrovirals, the better options are sertraline, citalopram, and escitalopram. Various nonpharmacological therapies, including cognitive behavior therapy, interpersonal therapy, supportive psychotherapy, cognitive-behavioral-oriented group psychotherapy, experiential group psychotherapy, cognitive-behavioral stress management, stress management interventions, cognitive remediation therapy, mindfulness-based therapy, and aerobic and resistance exercise have been reported to be useful in treating depression among PLWHA. However, definitive evidence to decide which nonpharmacological intervention is most beneficial for the management of anxiety and depression in PLWHA is still required.","author":[{"dropping-particle":"","family":"Chaudhury","given":"Suprakash","non-dropping-particle":"","parse-names":false,"suffix":""},{"dropping-particle":"","family":"Bakhla","given":"Ajay Kumar","non-dropping-particle":"","parse-names":false,"suffix":""},{"dropping-particle":"","family":"Saini","given":"Rajiv","non-dropping-particle":"","parse-names":false,"suffix":""}],"container-title":"Neurobehavioral HIV Medicine","id":"ITEM-1","issued":{"date-parts":[["2016"]]},"page":"15-30","title":"Prevalence, impact, and management of depression and anxiety in patients with HIV: A review","type":"article-journal","volume":"7"},"uris":["http://www.mendeley.com/documents/?uuid=cb763672-2b59-4c0d-8ca1-222a626bdb08"]}],"mendeley":{"formattedCitation":"(21)","plainTextFormattedCitation":"(21)","previouslyFormattedCitation":"(21)"},"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1)</w:t>
      </w:r>
      <w:r w:rsidRPr="00E46875">
        <w:rPr>
          <w:rFonts w:ascii="Arial" w:eastAsiaTheme="minorHAnsi" w:hAnsi="Arial" w:cs="Arial"/>
        </w:rPr>
        <w:fldChar w:fldCharType="end"/>
      </w:r>
      <w:r w:rsidRPr="00E46875">
        <w:rPr>
          <w:rFonts w:ascii="Arial" w:eastAsiaTheme="minorHAnsi" w:hAnsi="Arial" w:cs="Arial"/>
        </w:rPr>
        <w:t>.</w:t>
      </w:r>
    </w:p>
    <w:p w14:paraId="508649A1"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t>Anxiety Symptoms</w:t>
      </w:r>
    </w:p>
    <w:p w14:paraId="4AC3797C" w14:textId="77777777" w:rsidR="00E46875" w:rsidRPr="00E46875" w:rsidRDefault="00E46875" w:rsidP="00E46875">
      <w:pPr>
        <w:spacing w:after="0" w:line="360" w:lineRule="auto"/>
        <w:ind w:firstLine="284"/>
        <w:contextualSpacing/>
        <w:jc w:val="both"/>
        <w:rPr>
          <w:rFonts w:ascii="Arial" w:eastAsiaTheme="minorHAnsi" w:hAnsi="Arial" w:cs="Arial"/>
        </w:rPr>
      </w:pPr>
      <w:r w:rsidRPr="00E46875">
        <w:rPr>
          <w:rFonts w:ascii="Arial" w:eastAsiaTheme="minorHAnsi" w:hAnsi="Arial" w:cs="Arial"/>
        </w:rPr>
        <w:t xml:space="preserve">  The research results showed that participants often complained of sleep disturbances so they could not rest well at night. From the results of the HADS scoring instrument on the 5 participants, 3 participants were detected as having symptoms of anxiety, while the other 2 did not have symptoms of anxiety or symptoms of depression.</w:t>
      </w:r>
    </w:p>
    <w:p w14:paraId="3560DD31" w14:textId="225B7F91" w:rsidR="00E46875" w:rsidRDefault="00E46875" w:rsidP="00E46875">
      <w:pPr>
        <w:spacing w:after="0" w:line="360" w:lineRule="auto"/>
        <w:ind w:firstLine="426"/>
        <w:contextualSpacing/>
        <w:jc w:val="both"/>
        <w:rPr>
          <w:rFonts w:ascii="Arial" w:eastAsiaTheme="minorHAnsi" w:hAnsi="Arial" w:cs="Arial"/>
        </w:rPr>
      </w:pPr>
      <w:r w:rsidRPr="00E46875">
        <w:rPr>
          <w:rFonts w:ascii="Arial" w:eastAsiaTheme="minorHAnsi" w:hAnsi="Arial" w:cs="Arial"/>
        </w:rPr>
        <w:t xml:space="preserve">According to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371/journal.pone.0224515","ISBN":"1111111111","ISSN":"19326203","PMID":"31671160","abstract":"Introduction Mental health disorders in pregnant women living with HIV are associated with poor maternal and child outcomes, and undermine the global goals of prevention of mother-to-child transmission of HIV (PMTCT). This study aimed to determine prevalence of depression and anxiety and identify factors associated with these common mental health disorders among HIV-infeced pregnant women in Tanzania. Methods We enrolled 200 pregnant women living with HIV from antenatal care clinics in the Kilimanjaro region. Women were eligible if they were in the second or third trimester of pregnancy and had been in PMTCT care for a minimum of one month. Data were collected via interviewer administered surveys. Participants self reported depression symptoms (Edinburgh Postnatal Depression Scale, EPDS) and anxiety symptoms (Brief Symptom Index, BSI). Multivariate logistic regression models examined factors associated with depression, anxiety, and comorbid depression and anxiety. Results 25.0% of women met screening criteria for depression (EPDS ≥10). Depression was significantly associated with being single (aOR = 4.2, 95% CI = 1.1–15.5), food insecurity (aOR = 2.4, 95% CI = 1.0–6.4), and HIV shame (aOR = 1.2, 95% CI = 1.1–1.3). 23.5% of participants met screening criteria for anxiety (BSI ≥1.01). Anxiety was associated with being single (aOR = 3.6, 95%CI = 1.1–11.1), HIV shame (aOR = 1.1, 95% CI = 1.1–1.2) and lifetime experience of violence (aOR = 2.3, 95% CI = 1.0–5.1). 17.8% of the sample met screening criteria for both depression and anxiety. Comorbid depression and anxiety was associated with being single (aOR = 4.5, 95%CI = 1.0–19.1), HIV shame (aOR = 1.2, 95%CI = 1.1–1.3) and lifetime experience of violence (aOR = 3.4, 95% CI = 1.2–9.6). Conclusion Depression and anxiety symptomatology was common in this sample of pregnant women living with HIV, with a sizable number screening positive for comorbid depression and anxiety. In order to successfully engage women in PMTCT care and support their well-being, strategies to screen for mental health disorders and support women with mental illnesses are needed.","author":[{"dropping-particle":"","family":"Ngocho","given":"James Samwel","non-dropping-particle":"","parse-names":false,"suffix":""},{"dropping-particle":"","family":"Watt","given":"Melissa H.","non-dropping-particle":"","parse-names":false,"suffix":""},{"dropping-particle":"","family":"Minja","given":"Linda","non-dropping-particle":"","parse-names":false,"suffix":""},{"dropping-particle":"","family":"Knettel","given":"Brandon A.","non-dropping-particle":"","parse-names":false,"suffix":""},{"dropping-particle":"","family":"Mmbaga","given":"Blandina T.","non-dropping-particle":"","parse-names":false,"suffix":""},{"dropping-particle":"","family":"Williams","given":"P.","non-dropping-particle":"","parse-names":false,"suffix":""},{"dropping-particle":"","family":"Sorsdahl","given":"Katherine","non-dropping-particle":"","parse-names":false,"suffix":""}],"container-title":"PLoS ONE","id":"ITEM-1","issue":"10","issued":{"date-parts":[["2019"]]},"page":"1-15","title":"Depression and anxiety among pregnant women living with HIV in Kilimanjaro region, Tanzania","type":"article-journal","volume":"14"},"uris":["http://www.mendeley.com/documents/?uuid=fd47879e-cf36-4e4b-bf43-c71200af19eb"]}],"mendeley":{"formattedCitation":"(22)","manualFormatting":"Ngocho et al., 2019","plainTextFormattedCitation":"(22)","previouslyFormattedCitation":"(22)"},"properties":{"noteIndex":0},"schema":"https://github.com/citation-style-language/schema/raw/master/csl-citation.json"}</w:instrText>
      </w:r>
      <w:r w:rsidRPr="00E46875">
        <w:rPr>
          <w:rFonts w:ascii="Arial" w:eastAsiaTheme="minorHAnsi" w:hAnsi="Arial" w:cs="Arial"/>
        </w:rPr>
        <w:fldChar w:fldCharType="separate"/>
      </w:r>
      <w:r w:rsidRPr="00E46875">
        <w:rPr>
          <w:rFonts w:ascii="Arial" w:eastAsiaTheme="minorHAnsi" w:hAnsi="Arial" w:cs="Arial"/>
          <w:noProof/>
        </w:rPr>
        <w:t>Ngocho et al., 2019</w:t>
      </w:r>
      <w:r w:rsidRPr="00E46875">
        <w:rPr>
          <w:rFonts w:ascii="Arial" w:eastAsiaTheme="minorHAnsi" w:hAnsi="Arial" w:cs="Arial"/>
        </w:rPr>
        <w:fldChar w:fldCharType="end"/>
      </w:r>
      <w:r w:rsidRPr="00E46875">
        <w:rPr>
          <w:rFonts w:ascii="Arial" w:eastAsiaTheme="minorHAnsi" w:hAnsi="Arial" w:cs="Arial"/>
        </w:rPr>
        <w:t xml:space="preserve">, pregnancy is a vulnerable period for experiencing depression and anxiety disorders. The prevalence of depression and anxiety was also found to be higher among pregnant women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371/journal.pone.0224515","ISBN":"1111111111","ISSN":"19326203","PMID":"31671160","abstract":"Introduction Mental health disorders in pregnant women living with HIV are associated with poor maternal and child outcomes, and undermine the global goals of prevention of mother-to-child transmission of HIV (PMTCT). This study aimed to determine prevalence of depression and anxiety and identify factors associated with these common mental health disorders among HIV-infeced pregnant women in Tanzania. Methods We enrolled 200 pregnant women living with HIV from antenatal care clinics in the Kilimanjaro region. Women were eligible if they were in the second or third trimester of pregnancy and had been in PMTCT care for a minimum of one month. Data were collected via interviewer administered surveys. Participants self reported depression symptoms (Edinburgh Postnatal Depression Scale, EPDS) and anxiety symptoms (Brief Symptom Index, BSI). Multivariate logistic regression models examined factors associated with depression, anxiety, and comorbid depression and anxiety. Results 25.0% of women met screening criteria for depression (EPDS ≥10). Depression was significantly associated with being single (aOR = 4.2, 95% CI = 1.1–15.5), food insecurity (aOR = 2.4, 95% CI = 1.0–6.4), and HIV shame (aOR = 1.2, 95% CI = 1.1–1.3). 23.5% of participants met screening criteria for anxiety (BSI ≥1.01). Anxiety was associated with being single (aOR = 3.6, 95%CI = 1.1–11.1), HIV shame (aOR = 1.1, 95% CI = 1.1–1.2) and lifetime experience of violence (aOR = 2.3, 95% CI = 1.0–5.1). 17.8% of the sample met screening criteria for both depression and anxiety. Comorbid depression and anxiety was associated with being single (aOR = 4.5, 95%CI = 1.0–19.1), HIV shame (aOR = 1.2, 95%CI = 1.1–1.3) and lifetime experience of violence (aOR = 3.4, 95% CI = 1.2–9.6). Conclusion Depression and anxiety symptomatology was common in this sample of pregnant women living with HIV, with a sizable number screening positive for comorbid depression and anxiety. In order to successfully engage women in PMTCT care and support their well-being, strategies to screen for mental health disorders and support women with mental illnesses are needed.","author":[{"dropping-particle":"","family":"Ngocho","given":"James Samwel","non-dropping-particle":"","parse-names":false,"suffix":""},{"dropping-particle":"","family":"Watt","given":"Melissa H.","non-dropping-particle":"","parse-names":false,"suffix":""},{"dropping-particle":"","family":"Minja","given":"Linda","non-dropping-particle":"","parse-names":false,"suffix":""},{"dropping-particle":"","family":"Knettel","given":"Brandon A.","non-dropping-particle":"","parse-names":false,"suffix":""},{"dropping-particle":"","family":"Mmbaga","given":"Blandina T.","non-dropping-particle":"","parse-names":false,"suffix":""},{"dropping-particle":"","family":"Williams","given":"P.","non-dropping-particle":"","parse-names":false,"suffix":""},{"dropping-particle":"","family":"Sorsdahl","given":"Katherine","non-dropping-particle":"","parse-names":false,"suffix":""}],"container-title":"PLoS ONE","id":"ITEM-1","issue":"10","issued":{"date-parts":[["2019"]]},"page":"1-15","title":"Depression and anxiety among pregnant women living with HIV in Kilimanjaro region, Tanzania","type":"article-journal","volume":"14"},"uris":["http://www.mendeley.com/documents/?uuid=fd47879e-cf36-4e4b-bf43-c71200af19eb"]}],"mendeley":{"formattedCitation":"(22)","plainTextFormattedCitation":"(22)","previouslyFormattedCitation":"(2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2)</w:t>
      </w:r>
      <w:r w:rsidRPr="00E46875">
        <w:rPr>
          <w:rFonts w:ascii="Arial" w:eastAsiaTheme="minorHAnsi" w:hAnsi="Arial" w:cs="Arial"/>
        </w:rPr>
        <w:fldChar w:fldCharType="end"/>
      </w:r>
      <w:r w:rsidRPr="00E46875">
        <w:rPr>
          <w:rFonts w:ascii="Arial" w:eastAsiaTheme="minorHAnsi" w:hAnsi="Arial" w:cs="Arial"/>
        </w:rPr>
        <w:t xml:space="preserve">. Being pregnant and then being infected with HIV makes the mother feel more psychologically depressed because she is pregnant and living with HIV at the same time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11/bjhp.12510","ISSN":"20448287","PMID":"33580626","abstract":"Objectives: To explore the experiences and predictors of psychological distress in pregnant women living with HIV. Design: A mixed-methods research design. Methods: A representative randomly sampled 840 (age range 22–46 years) HIV-positive pregnant women in Akwa Ibom, Benue, and Rivers States of Nigeria enrolled for the study. Data were collected using standardized questionnaires and in-depth interviews for 4 months and 3 weeks in 6 HIV treatment centres. Collected data were analysed using IBM SPSS statistics (v. 22.0) and thematic analysis. Results: The mean score on psychological distress was 17.07 ± 5.86. Multiple regression analysis found a significant joint prediction of meaning in life, self-compassion, and acceptance of illness on psychological distress, R =.64, R2 =.41; F (3,828) = 186.18; p =.000, with 41% variance explained. Further, there was a significant independent prediction of each predictor at meaning in life (β = −.19, t = −5.08; p =.000), self-compassion (β = −.23, t = −5.59; p =.000), and acceptance of illness (β = −.30, t = −7.23; p =.000), with acceptance of illness exerting the greatest independent predictive impact. Socio-demographic variables (age, length of living with HIV, high-risk state, highest education attained, marital status, and religious affiliation) had no significant contribution to psychological distress. Qualitative analysis found ‘anxious concerns’, ‘depressive reports, loneliness, and regrets’, ‘self-blame and guilt feelings’, as the experiences of psychological distress, and these experiences were determined by respondents’ socio-cultural contexts. Conclusion: These findings emphasize the importance of psychosocial care for HIV-positive pregnant women.","author":[{"dropping-particle":"","family":"Ogueji","given":"Ifeanyichukwu Anthony","non-dropping-particle":"","parse-names":false,"suffix":""}],"container-title":"British Journal of Health Psychology","id":"ITEM-1","issue":"3","issued":{"date-parts":[["2021"]]},"page":"882-901","title":"Experiences and predictors of psychological distress in pregnant women living with HIV","type":"article-journal","volume":"26"},"uris":["http://www.mendeley.com/documents/?uuid=495aed3a-8ef8-4309-a9b2-13344a21064c"]}],"mendeley":{"formattedCitation":"(7)","plainTextFormattedCitation":"(7)","previouslyFormattedCitation":"(7)"},"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7)</w:t>
      </w:r>
      <w:r w:rsidRPr="00E46875">
        <w:rPr>
          <w:rFonts w:ascii="Arial" w:eastAsiaTheme="minorHAnsi" w:hAnsi="Arial" w:cs="Arial"/>
        </w:rPr>
        <w:fldChar w:fldCharType="end"/>
      </w:r>
      <w:r w:rsidRPr="00E46875">
        <w:rPr>
          <w:rFonts w:ascii="Arial" w:eastAsiaTheme="minorHAnsi" w:hAnsi="Arial" w:cs="Arial"/>
        </w:rPr>
        <w:t xml:space="preserve">. An emotional state characterized by symptoms of depression and anxiety is usually associated with somatic symptoms such as insomnia and headache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ISBN":"978-953-307-662-1","editor":[{"dropping-particle":"","family":"Luciano","given":"LAbate","non-dropping-particle":"","parse-names":false,"suffix":""}],"id":"ITEM-1","issued":{"date-parts":[["2012"]]},"number-of-pages":"105","publisher":"BoD","title":"Mental Illnesses: Understanding, Prediction and Control","type":"book"},"uris":["http://www.mendeley.com/documents/?uuid=201ac1eb-c3a9-40a2-9f34-b48e57563ef7"]}],"mendeley":{"formattedCitation":"(17)","plainTextFormattedCitation":"(17)","previouslyFormattedCitation":"(17)"},"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7)</w:t>
      </w:r>
      <w:r w:rsidRPr="00E46875">
        <w:rPr>
          <w:rFonts w:ascii="Arial" w:eastAsiaTheme="minorHAnsi" w:hAnsi="Arial" w:cs="Arial"/>
        </w:rPr>
        <w:fldChar w:fldCharType="end"/>
      </w:r>
      <w:r w:rsidRPr="00E46875">
        <w:rPr>
          <w:rFonts w:ascii="Arial" w:eastAsiaTheme="minorHAnsi" w:hAnsi="Arial" w:cs="Arial"/>
        </w:rPr>
        <w:t xml:space="preserve">. In research conducted in the state of Nigeria, one of the respondents said: “when I was alone in my room, I began to </w:t>
      </w:r>
      <w:r w:rsidRPr="00E46875">
        <w:rPr>
          <w:rFonts w:ascii="Arial" w:eastAsiaTheme="minorHAnsi" w:hAnsi="Arial" w:cs="Arial"/>
        </w:rPr>
        <w:lastRenderedPageBreak/>
        <w:t xml:space="preserve">think with fear about the fact that I would now live on drugs for the rest of my life. This sometimes makes me unable to sleep at night”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11/bjhp.12510","ISSN":"20448287","PMID":"33580626","abstract":"Objectives: To explore the experiences and predictors of psychological distress in pregnant women living with HIV. Design: A mixed-methods research design. Methods: A representative randomly sampled 840 (age range 22–46 years) HIV-positive pregnant women in Akwa Ibom, Benue, and Rivers States of Nigeria enrolled for the study. Data were collected using standardized questionnaires and in-depth interviews for 4 months and 3 weeks in 6 HIV treatment centres. Collected data were analysed using IBM SPSS statistics (v. 22.0) and thematic analysis. Results: The mean score on psychological distress was 17.07 ± 5.86. Multiple regression analysis found a significant joint prediction of meaning in life, self-compassion, and acceptance of illness on psychological distress, R =.64, R2 =.41; F (3,828) = 186.18; p =.000, with 41% variance explained. Further, there was a significant independent prediction of each predictor at meaning in life (β = −.19, t = −5.08; p =.000), self-compassion (β = −.23, t = −5.59; p =.000), and acceptance of illness (β = −.30, t = −7.23; p =.000), with acceptance of illness exerting the greatest independent predictive impact. Socio-demographic variables (age, length of living with HIV, high-risk state, highest education attained, marital status, and religious affiliation) had no significant contribution to psychological distress. Qualitative analysis found ‘anxious concerns’, ‘depressive reports, loneliness, and regrets’, ‘self-blame and guilt feelings’, as the experiences of psychological distress, and these experiences were determined by respondents’ socio-cultural contexts. Conclusion: These findings emphasize the importance of psychosocial care for HIV-positive pregnant women.","author":[{"dropping-particle":"","family":"Ogueji","given":"Ifeanyichukwu Anthony","non-dropping-particle":"","parse-names":false,"suffix":""}],"container-title":"British Journal of Health Psychology","id":"ITEM-1","issue":"3","issued":{"date-parts":[["2021"]]},"page":"882-901","title":"Experiences and predictors of psychological distress in pregnant women living with HIV","type":"article-journal","volume":"26"},"uris":["http://www.mendeley.com/documents/?uuid=495aed3a-8ef8-4309-a9b2-13344a21064c"]}],"mendeley":{"formattedCitation":"(7)","plainTextFormattedCitation":"(7)","previouslyFormattedCitation":"(7)"},"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7)</w:t>
      </w:r>
      <w:r w:rsidRPr="00E46875">
        <w:rPr>
          <w:rFonts w:ascii="Arial" w:eastAsiaTheme="minorHAnsi" w:hAnsi="Arial" w:cs="Arial"/>
        </w:rPr>
        <w:fldChar w:fldCharType="end"/>
      </w:r>
      <w:r w:rsidRPr="00E46875">
        <w:rPr>
          <w:rFonts w:ascii="Arial" w:eastAsiaTheme="minorHAnsi" w:hAnsi="Arial" w:cs="Arial"/>
        </w:rPr>
        <w:t xml:space="preserve">. Anxiety is the body's natural reaction to stress which is actually useful for making us more careful and alert. However, anxiety can become unhealthy if it appears excessively, is difficult to control, or interferes with daily activities. This condition is known as anxiety disorder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doi:10.3390/ijerph18094879","author":[{"dropping-particle":"","family":"Sahimi","given":"H Mohd Salleh","non-dropping-particle":"","parse-names":false,"suffix":""}],"container-title":"International Journal of Environmental Research and Public Health","id":"ITEM-1","issued":{"date-parts":[["2021"]]},"title":"Health Anxiety and Its Correlations with Self-Perceived Risk and Attitude on COVID-19 among Malaysian Healthcare Workers during the Pandemic","type":"article-journal"},"uris":["http://www.mendeley.com/documents/?uuid=d87d3bd6-861b-48c9-8351-62609162b045"]}],"mendeley":{"formattedCitation":"(14)","plainTextFormattedCitation":"(14)","previouslyFormattedCitation":"(14)"},"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4)</w:t>
      </w:r>
      <w:r w:rsidRPr="00E46875">
        <w:rPr>
          <w:rFonts w:ascii="Arial" w:eastAsiaTheme="minorHAnsi" w:hAnsi="Arial" w:cs="Arial"/>
        </w:rPr>
        <w:fldChar w:fldCharType="end"/>
      </w:r>
      <w:r w:rsidRPr="00E46875">
        <w:rPr>
          <w:rFonts w:ascii="Arial" w:eastAsiaTheme="minorHAnsi" w:hAnsi="Arial" w:cs="Arial"/>
        </w:rPr>
        <w:t>.</w:t>
      </w:r>
    </w:p>
    <w:p w14:paraId="6873E86C" w14:textId="3E8B3DDD" w:rsidR="00E46875" w:rsidRPr="00E46875" w:rsidRDefault="00E46875" w:rsidP="00E46875">
      <w:pPr>
        <w:spacing w:after="0" w:line="360" w:lineRule="auto"/>
        <w:ind w:firstLine="426"/>
        <w:contextualSpacing/>
        <w:jc w:val="both"/>
        <w:rPr>
          <w:rFonts w:ascii="Arial" w:eastAsiaTheme="minorHAnsi" w:hAnsi="Arial" w:cs="Arial"/>
        </w:rPr>
      </w:pPr>
      <w:r w:rsidRPr="00E46875">
        <w:rPr>
          <w:rFonts w:ascii="Arial" w:eastAsiaTheme="minorHAnsi" w:hAnsi="Arial" w:cs="Arial"/>
        </w:rPr>
        <w:t xml:space="preserve">The results of the study showed that anxiety symptoms in HIV positive pregnant women were 11.1% compared to 10.3% of depression symptoms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16/j.jad.2019.02.058","ISSN":"15732517","PMID":"30831542","abstract":"Background: Prenatal anxiety/depression has been a major public health problem globally with higher prevalence in developing countries, which leads to negative health outcomes for both mothers and children. Maternal stress varies over the course of pregnancy and the stress occurring in early pregnancy is the most critical. However, few studies have focused on the impact of resilience to stress on mental health of pregnant women. Aims: To explore the effect of resilience to stress on prenatal anxiety/depression in pregnant women. Methods: 2813 participants were recruited from Shanghai Maternal-Child Pairs Cohort (Shanghai MCPC) in this study. The Life Event Scale for Pregnancy Women (LESPW) was used to assess stress at 12–16 weeks of pregnancy and at 32–36 weeks of pregnancy, respectively. Resilience was assessed by the revised Resilience Scale for Adults (RSA) at 12–16 weeks of pregnancy. The prenatal anxiety and depression were assessed at 32–26 weeks of pregnancy by Self-Rating Anxiety Scale (SAS) and the Center for Epidemiological Survey, Depression Scale (CES-D), respectively. Hierarchical linear regression analyses were conducted to explore the direct effect of stress and resilience on prenatal anxiety and depression. The indirect effects of mediation were analyzed by structural equation models, and the indirect effect of modification was examined by stratification analysis. Results: There were 11.1% and 10.3% of pregnant women in Shanghai MCPC indicating anxiety and depressive mood, respectively. The stress caused by both subjective and objective events at 32–36 weeks of pregnancy is less than that at 12–16weeks of pregnancy. We found that resilience was a protective factor for maternal mental health and meanwhile it was both an effect modifier and a mediator to the association between stress and prenatal anxiety/depression, with the mediating effect ratio of 15.1% and 23.8%, respectively. Limitations: The existence of recall bias, missing data, and restricted residential areas of the participants may limit the generalizability of the study. The measurements of resilience, prenatal anxiety, and depression were not designed specifically for pregnant women, so that they might have missed some important indications of mental issues related to pregnant women only. Conclusions: Resilience could be a direct and indirect protective factor for prenatal anxiety and depression caused by pregnancy stress.","author":[{"dropping-particle":"","family":"Ma","given":"Xuemei","non-dropping-particle":"","parse-names":false,"suffix":""},{"dropping-particle":"","family":"Wang","given":"Ying","non-dropping-particle":"","parse-names":false,"suffix":""},{"dropping-particle":"","family":"Hu","given":"Hua","non-dropping-particle":"","parse-names":false,"suffix":""},{"dropping-particle":"","family":"Tao","given":"Xuguang Grant","non-dropping-particle":"","parse-names":false,"suffix":""},{"dropping-particle":"","family":"Zhang","given":"Yunhui","non-dropping-particle":"","parse-names":false,"suffix":""},{"dropping-particle":"","family":"Shi","given":"Huijing","non-dropping-particle":"","parse-names":false,"suffix":""}],"container-title":"Journal of Affective Disorders","id":"ITEM-1","issue":"January","issued":{"date-parts":[["2019"]]},"page":"57-64","title":"The impact of resilience on prenatal anxiety and depression among pregnant women in Shanghai","type":"article-journal","volume":"250"},"uris":["http://www.mendeley.com/documents/?uuid=ed4c40cf-f018-44bc-9f7d-6332ffc0a4f5"]}],"mendeley":{"formattedCitation":"(26)","plainTextFormattedCitation":"(26)","previouslyFormattedCitation":"(26)"},"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26)</w:t>
      </w:r>
      <w:r w:rsidRPr="00E46875">
        <w:rPr>
          <w:rFonts w:ascii="Arial" w:eastAsiaTheme="minorHAnsi" w:hAnsi="Arial" w:cs="Arial"/>
        </w:rPr>
        <w:fldChar w:fldCharType="end"/>
      </w:r>
      <w:r w:rsidRPr="00E46875">
        <w:rPr>
          <w:rFonts w:ascii="Arial" w:eastAsiaTheme="minorHAnsi" w:hAnsi="Arial" w:cs="Arial"/>
        </w:rPr>
        <w:t xml:space="preserve">. This shows that anxiety symptoms are more common among HIV positive pregnant women. Anxiety symptoms that are not treated properly can escalate into symptoms of depression. Screening and starting treatment early in the prenatal period to prevent an increase in symptoms and refusal of further treatment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016/j.whi.2015.04.003","ISSN":"18784321","PMID":"26093677","abstract":"Background: Untreated depression and anxiety during the perinatal period have significant consequences on maternal and infant health; however, few studies have examined perinatal depression and perinatal anxiety in women with human immunodeficiency virus (HIV) infection. The current study prospectively examined the prevalence of prenatal and postpartum depression and anxiety, and emotional support from family and friends, as well as childhood sexual abuse in women with and without HIV infection. Methods: Between July 2009 and January 2013, 258 pregnant women receiving care in a Philadelphia hospital were enrolled, with 162 completing both the prenatal and postpartum portions of the study. The Center for Epidemiological Studies-Depression Scale (CES-D), and the State-Trait Anxiety Inventory for Adults were used to measure depression and anxiety symptoms, respectively. An independent samples t test and multiple linear regressions were used to determine associations among depression, anxiety, and pregnancy-related variables. Results: Forty-nine participants (30%) were living with HIV; 113 (70%) were HIV negative. CES-D scores did not differ prenatally (p = 131) or postpartum (p = 156) between women with and without HIV. Prenatal state anxiety scores were higher in women with HIV (p = 02) but there were no differences postpartum (p = 432). In a multiple linear regression, trait anxiety predicted postpartum anxiety in the full sample (p &lt; .001) and childhood sexual abuse predicted postpartum depression among women with HIV (p = 021). Conclusions: These findings highlight the importance of identifying and treating perinatal depression and anxiety early in the prenatal period. Results also emphasize the need for providers to be aware of childhood sexual abuse as a potential correlate for depression in women with HIV.","author":[{"dropping-particle":"","family":"Aaron","given":"Erika","non-dropping-particle":"","parse-names":false,"suffix":""},{"dropping-particle":"","family":"Bonacquisti","given":"Alexa","non-dropping-particle":"","parse-names":false,"suffix":""},{"dropping-particle":"","family":"Geller","given":"Pamela A.","non-dropping-particle":"","parse-names":false,"suffix":""},{"dropping-particle":"","family":"Polansky","given":"Marcia","non-dropping-particle":"","parse-names":false,"suffix":""}],"container-title":"Women's Health Issues","id":"ITEM-1","issue":"5","issued":{"date-parts":[["2015"]]},"page":"579-585","publisher":"Jacobs Institute of Women's Health","title":"Perinatal Depression and Anxiety in Women with and without Human Immunodeficiency Virus Infection","type":"article-journal","volume":"25"},"uris":["http://www.mendeley.com/documents/?uuid=117956ef-0880-479f-a2b0-6ab0eb64da2e"]}],"mendeley":{"formattedCitation":"(12)","plainTextFormattedCitation":"(12)","previouslyFormattedCitation":"(12)"},"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12)</w:t>
      </w:r>
      <w:r w:rsidRPr="00E46875">
        <w:rPr>
          <w:rFonts w:ascii="Arial" w:eastAsiaTheme="minorHAnsi" w:hAnsi="Arial" w:cs="Arial"/>
        </w:rPr>
        <w:fldChar w:fldCharType="end"/>
      </w:r>
      <w:r w:rsidRPr="00E46875">
        <w:rPr>
          <w:rFonts w:ascii="Arial" w:eastAsiaTheme="minorHAnsi" w:hAnsi="Arial" w:cs="Arial"/>
        </w:rPr>
        <w:t>.</w:t>
      </w:r>
    </w:p>
    <w:p w14:paraId="41A86F7F"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t>Life Stress Factors</w:t>
      </w:r>
    </w:p>
    <w:p w14:paraId="75CA2311" w14:textId="77777777" w:rsidR="00E46875" w:rsidRPr="00E46875" w:rsidRDefault="00E46875" w:rsidP="00E46875">
      <w:pPr>
        <w:spacing w:after="0" w:line="360" w:lineRule="auto"/>
        <w:contextualSpacing/>
        <w:jc w:val="both"/>
        <w:rPr>
          <w:rFonts w:ascii="Arial" w:eastAsiaTheme="minorHAnsi" w:hAnsi="Arial" w:cs="Arial"/>
          <w:b/>
        </w:rPr>
      </w:pPr>
      <w:r w:rsidRPr="00E46875">
        <w:rPr>
          <w:rFonts w:ascii="Arial" w:eastAsiaTheme="minorHAnsi" w:hAnsi="Arial" w:cs="Arial"/>
          <w:b/>
        </w:rPr>
        <w:t>Feelings That Cause Anxiety</w:t>
      </w:r>
    </w:p>
    <w:p w14:paraId="7A2E87A2" w14:textId="74D4E8AE" w:rsidR="00E46875" w:rsidRPr="00E46875" w:rsidRDefault="00E46875" w:rsidP="00E46875">
      <w:pPr>
        <w:pBdr>
          <w:top w:val="nil"/>
          <w:left w:val="nil"/>
          <w:bottom w:val="nil"/>
          <w:right w:val="nil"/>
          <w:between w:val="nil"/>
        </w:pBdr>
        <w:spacing w:after="0" w:line="360" w:lineRule="auto"/>
        <w:jc w:val="both"/>
        <w:rPr>
          <w:rFonts w:ascii="Arial" w:hAnsi="Arial" w:cs="Arial"/>
          <w:color w:val="000000"/>
        </w:rPr>
      </w:pPr>
      <w:r>
        <w:rPr>
          <w:rFonts w:ascii="Arial" w:eastAsiaTheme="minorHAnsi" w:hAnsi="Arial" w:cs="Arial"/>
          <w:lang w:val="id-ID"/>
        </w:rPr>
        <w:t xml:space="preserve">       </w:t>
      </w:r>
      <w:r w:rsidRPr="00E46875">
        <w:rPr>
          <w:rFonts w:ascii="Arial" w:eastAsiaTheme="minorHAnsi" w:hAnsi="Arial" w:cs="Arial"/>
        </w:rPr>
        <w:t xml:space="preserve">The results of this research show the mother's emotional state because she only focuses on one thing in her life. The majority of participants were worried about the condition of themselves and their children. The results of this study were similar to a qualitative study exploring reported experiences of psychological distress, the researchers found a theme; worry, anxiety, depression, loneliness, and regret, self-blame, and feelings of guilt. Respondents who reported anxious concerns often shared that their main concerns were about sexual health, unborn children, and lifetime drug use </w:t>
      </w:r>
      <w:r w:rsidRPr="00E46875">
        <w:rPr>
          <w:rFonts w:ascii="Arial" w:eastAsiaTheme="minorHAnsi" w:hAnsi="Arial" w:cs="Arial"/>
        </w:rPr>
        <w:fldChar w:fldCharType="begin" w:fldLock="1"/>
      </w:r>
      <w:r w:rsidR="006A1E43">
        <w:rPr>
          <w:rFonts w:ascii="Arial" w:eastAsiaTheme="minorHAnsi" w:hAnsi="Arial" w:cs="Arial"/>
        </w:rPr>
        <w:instrText>ADDIN CSL_CITATION {"citationItems":[{"id":"ITEM-1","itemData":{"DOI":"10.1111/bjhp.12510","ISSN":"20448287","PMID":"33580626","abstract":"Objectives: To explore the experiences and predictors of psychological distress in pregnant women living with HIV. Design: A mixed-methods research design. Methods: A representative randomly sampled 840 (age range 22–46 years) HIV-positive pregnant women in Akwa Ibom, Benue, and Rivers States of Nigeria enrolled for the study. Data were collected using standardized questionnaires and in-depth interviews for 4 months and 3 weeks in 6 HIV treatment centres. Collected data were analysed using IBM SPSS statistics (v. 22.0) and thematic analysis. Results: The mean score on psychological distress was 17.07 ± 5.86. Multiple regression analysis found a significant joint prediction of meaning in life, self-compassion, and acceptance of illness on psychological distress, R =.64, R2 =.41; F (3,828) = 186.18; p =.000, with 41% variance explained. Further, there was a significant independent prediction of each predictor at meaning in life (β = −.19, t = −5.08; p =.000), self-compassion (β = −.23, t = −5.59; p =.000), and acceptance of illness (β = −.30, t = −7.23; p =.000), with acceptance of illness exerting the greatest independent predictive impact. Socio-demographic variables (age, length of living with HIV, high-risk state, highest education attained, marital status, and religious affiliation) had no significant contribution to psychological distress. Qualitative analysis found ‘anxious concerns’, ‘depressive reports, loneliness, and regrets’, ‘self-blame and guilt feelings’, as the experiences of psychological distress, and these experiences were determined by respondents’ socio-cultural contexts. Conclusion: These findings emphasize the importance of psychosocial care for HIV-positive pregnant women.","author":[{"dropping-particle":"","family":"Ogueji","given":"Ifeanyichukwu Anthony","non-dropping-particle":"","parse-names":false,"suffix":""}],"container-title":"British Journal of Health Psychology","id":"ITEM-1","issue":"3","issued":{"date-parts":[["2021"]]},"page":"882-901","title":"Experiences and predictors of psychological distress in pregnant women living with HIV","type":"article-journal","volume":"26"},"uris":["http://www.mendeley.com/documents/?uuid=69658936-2c39-4936-b612-969b140d140b"]}],"mendeley":{"formattedCitation":"(7)","plainTextFormattedCitation":"(7)","previouslyFormattedCitation":"(7)"},"properties":{"noteIndex":0},"schema":"https://github.com/citation-style-language/schema/raw/master/csl-citation.json"}</w:instrText>
      </w:r>
      <w:r w:rsidRPr="00E46875">
        <w:rPr>
          <w:rFonts w:ascii="Arial" w:eastAsiaTheme="minorHAnsi" w:hAnsi="Arial" w:cs="Arial"/>
        </w:rPr>
        <w:fldChar w:fldCharType="separate"/>
      </w:r>
      <w:r w:rsidR="00E11C92" w:rsidRPr="00E11C92">
        <w:rPr>
          <w:rFonts w:ascii="Arial" w:eastAsiaTheme="minorHAnsi" w:hAnsi="Arial" w:cs="Arial"/>
          <w:noProof/>
        </w:rPr>
        <w:t>(7)</w:t>
      </w:r>
      <w:r w:rsidRPr="00E46875">
        <w:rPr>
          <w:rFonts w:ascii="Arial" w:eastAsiaTheme="minorHAnsi" w:hAnsi="Arial" w:cs="Arial"/>
        </w:rPr>
        <w:fldChar w:fldCharType="end"/>
      </w:r>
      <w:r w:rsidRPr="00E46875">
        <w:rPr>
          <w:rFonts w:ascii="Arial" w:eastAsiaTheme="minorHAnsi" w:hAnsi="Arial" w:cs="Arial"/>
        </w:rPr>
        <w:t>.</w:t>
      </w:r>
    </w:p>
    <w:p w14:paraId="1E509BD2" w14:textId="77777777" w:rsidR="00715191" w:rsidRPr="00467CE1" w:rsidRDefault="00715191" w:rsidP="00715191">
      <w:pPr>
        <w:pStyle w:val="HTMLSudahDiformat"/>
        <w:shd w:val="clear" w:color="auto" w:fill="FFFFFF"/>
        <w:spacing w:line="360" w:lineRule="auto"/>
        <w:jc w:val="both"/>
        <w:rPr>
          <w:rFonts w:ascii="Arial" w:hAnsi="Arial" w:cs="Arial"/>
          <w:color w:val="000000" w:themeColor="text1"/>
          <w:sz w:val="22"/>
          <w:szCs w:val="22"/>
        </w:rPr>
      </w:pPr>
    </w:p>
    <w:p w14:paraId="15767A18" w14:textId="3E142FE0" w:rsidR="003A1EB5" w:rsidRPr="00C83425" w:rsidRDefault="005F5205" w:rsidP="005F5205">
      <w:pPr>
        <w:pStyle w:val="IndenTeksIsi3"/>
        <w:spacing w:after="0" w:line="360" w:lineRule="auto"/>
        <w:ind w:left="0"/>
        <w:jc w:val="both"/>
        <w:rPr>
          <w:rFonts w:ascii="Arial" w:hAnsi="Arial" w:cs="Arial"/>
          <w:b/>
          <w:lang w:eastAsia="id-ID"/>
        </w:rPr>
      </w:pPr>
      <w:r>
        <w:rPr>
          <w:rFonts w:ascii="Arial" w:hAnsi="Arial" w:cs="Arial"/>
          <w:b/>
          <w:sz w:val="22"/>
          <w:szCs w:val="22"/>
        </w:rPr>
        <w:t>CONCLUSION</w:t>
      </w:r>
    </w:p>
    <w:p w14:paraId="7D36A409" w14:textId="5F24E7D8" w:rsidR="00D60C86" w:rsidRPr="00C33497" w:rsidRDefault="00C33497" w:rsidP="00C33497">
      <w:pPr>
        <w:pStyle w:val="IndenTeksIsi3"/>
        <w:spacing w:line="360" w:lineRule="auto"/>
        <w:ind w:left="0" w:firstLine="720"/>
        <w:jc w:val="both"/>
        <w:rPr>
          <w:rFonts w:ascii="Arial" w:hAnsi="Arial" w:cs="Arial"/>
          <w:sz w:val="22"/>
          <w:szCs w:val="22"/>
        </w:rPr>
      </w:pPr>
      <w:r w:rsidRPr="00C33497">
        <w:rPr>
          <w:rFonts w:ascii="Arial" w:hAnsi="Arial" w:cs="Arial"/>
          <w:sz w:val="22"/>
          <w:szCs w:val="22"/>
        </w:rPr>
        <w:t>Anxiety is a natural reaction from the body to be more careful about a problem. Anxiety that is allowed to drag on and is not handled properly can escalate into a psychological disorder. The majority of pregnant women undergoing antiretroviral therapy have anxiety symptoms. Lifelong use of drugs, and transmission of the HIV virus from mother to baby during pregnancy causes concern and anxiety. Support received from people closest to the mother, such as the biological mother and husband, can help the mother overcome anxiety symptoms and increase compliance with antiretroviral medication use. In addition, marital status that has not been legally or legally registered contributes to increasing the risk of symptoms of anxiety and depression in mothers.</w:t>
      </w:r>
    </w:p>
    <w:p w14:paraId="343FEBC0" w14:textId="77777777" w:rsidR="005F5205" w:rsidRDefault="005F5205" w:rsidP="005F5205">
      <w:pPr>
        <w:pStyle w:val="IndenTeksIsi3"/>
        <w:spacing w:after="0"/>
        <w:jc w:val="both"/>
        <w:rPr>
          <w:rFonts w:ascii="Arial Narrow" w:hAnsi="Arial Narrow"/>
        </w:rPr>
      </w:pPr>
    </w:p>
    <w:p w14:paraId="4F94622D" w14:textId="77777777" w:rsidR="000E780A" w:rsidRDefault="000E780A" w:rsidP="005F5205">
      <w:pPr>
        <w:pStyle w:val="IndenTeksIsi3"/>
        <w:spacing w:after="0" w:line="360" w:lineRule="auto"/>
        <w:ind w:left="0"/>
        <w:jc w:val="both"/>
        <w:rPr>
          <w:rFonts w:ascii="Arial" w:hAnsi="Arial" w:cs="Arial"/>
          <w:b/>
          <w:sz w:val="22"/>
          <w:szCs w:val="22"/>
        </w:rPr>
      </w:pPr>
    </w:p>
    <w:p w14:paraId="595AD8D6" w14:textId="247C4CA0" w:rsidR="00E11C92" w:rsidRDefault="005F5205" w:rsidP="005F5205">
      <w:pPr>
        <w:pStyle w:val="IndenTeksIsi3"/>
        <w:spacing w:after="0" w:line="360" w:lineRule="auto"/>
        <w:ind w:left="0"/>
        <w:jc w:val="both"/>
        <w:rPr>
          <w:rFonts w:ascii="Arial" w:hAnsi="Arial" w:cs="Arial"/>
          <w:b/>
          <w:sz w:val="22"/>
          <w:szCs w:val="22"/>
        </w:rPr>
      </w:pPr>
      <w:r w:rsidRPr="00486680">
        <w:rPr>
          <w:rFonts w:ascii="Arial" w:hAnsi="Arial" w:cs="Arial"/>
          <w:b/>
          <w:sz w:val="22"/>
          <w:szCs w:val="22"/>
        </w:rPr>
        <w:lastRenderedPageBreak/>
        <w:t>REFERENCES</w:t>
      </w:r>
    </w:p>
    <w:p w14:paraId="3F4FBECC" w14:textId="58F2AB3D" w:rsidR="00162E61" w:rsidRPr="00162E61" w:rsidRDefault="00E11C92" w:rsidP="00162E61">
      <w:pPr>
        <w:widowControl w:val="0"/>
        <w:autoSpaceDE w:val="0"/>
        <w:autoSpaceDN w:val="0"/>
        <w:adjustRightInd w:val="0"/>
        <w:spacing w:after="0" w:line="360" w:lineRule="auto"/>
        <w:ind w:left="640" w:hanging="640"/>
        <w:jc w:val="both"/>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162E61" w:rsidRPr="00162E61">
        <w:rPr>
          <w:rFonts w:ascii="Arial" w:hAnsi="Arial" w:cs="Arial"/>
          <w:noProof/>
          <w:szCs w:val="24"/>
        </w:rPr>
        <w:t>1.</w:t>
      </w:r>
      <w:r w:rsidR="00162E61" w:rsidRPr="00162E61">
        <w:rPr>
          <w:rFonts w:ascii="Arial" w:hAnsi="Arial" w:cs="Arial"/>
          <w:noProof/>
          <w:szCs w:val="24"/>
        </w:rPr>
        <w:tab/>
        <w:t xml:space="preserve">Brito MO, Hodge D, Donastorg Y, Khosla S, Lerebours L, Pope Z. Risk behaviours and prevalence of sexually transmitted infections and HIV in a group of Dominican gay men, other men who have sex with men and transgender women. BMJ Open. 2015;5(4):e007747. </w:t>
      </w:r>
    </w:p>
    <w:p w14:paraId="7157644F"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w:t>
      </w:r>
      <w:r w:rsidRPr="00162E61">
        <w:rPr>
          <w:rFonts w:ascii="Arial" w:hAnsi="Arial" w:cs="Arial"/>
          <w:noProof/>
          <w:szCs w:val="24"/>
        </w:rPr>
        <w:tab/>
        <w:t xml:space="preserve">Nguyen LH, Tran BX, Nguyen HLT, Nguyen CT, Hoang CD, Le HQ, et al. Psychological Distress Among Methadone Maintenance Patients in Vietnamese Mountainous Areas. AIDS Behav. 2017;21(11):3228–37. </w:t>
      </w:r>
    </w:p>
    <w:p w14:paraId="40B0207D"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3.</w:t>
      </w:r>
      <w:r w:rsidRPr="00162E61">
        <w:rPr>
          <w:rFonts w:ascii="Arial" w:hAnsi="Arial" w:cs="Arial"/>
          <w:noProof/>
          <w:szCs w:val="24"/>
        </w:rPr>
        <w:tab/>
        <w:t>Bailey H, Zash R, Rasi V, Thorne C. HIV treatment in pregnancy. Lancet HIV [Internet]. 2018;5(8):e457–67. Available from: http://dx.doi.org/10.1016/S2352-3018(18)30059-6</w:t>
      </w:r>
    </w:p>
    <w:p w14:paraId="3FDB2391"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4.</w:t>
      </w:r>
      <w:r w:rsidRPr="00162E61">
        <w:rPr>
          <w:rFonts w:ascii="Arial" w:hAnsi="Arial" w:cs="Arial"/>
          <w:noProof/>
          <w:szCs w:val="24"/>
        </w:rPr>
        <w:tab/>
        <w:t xml:space="preserve">Kako PM, Wendorf AR, Stevens PE, Ngui E, Otto-Salaj LL. Contending with Psychological Distress in Contexts with Limited Mental Health Resources: HIV-Positive Kenyan Women’s Experiences. Issues Ment Health Nurs. 2016;37(1):2–9. </w:t>
      </w:r>
    </w:p>
    <w:p w14:paraId="54F04871"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5.</w:t>
      </w:r>
      <w:r w:rsidRPr="00162E61">
        <w:rPr>
          <w:rFonts w:ascii="Arial" w:hAnsi="Arial" w:cs="Arial"/>
          <w:noProof/>
          <w:szCs w:val="24"/>
        </w:rPr>
        <w:tab/>
        <w:t>WHO. World Health Organization. 2022 [cited 2022 Nov 7]. HIV. Available from: https://www.who.int/news-room/fact-sheets/detail/hiv-aids</w:t>
      </w:r>
    </w:p>
    <w:p w14:paraId="2117FDEE"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6.</w:t>
      </w:r>
      <w:r w:rsidRPr="00162E61">
        <w:rPr>
          <w:rFonts w:ascii="Arial" w:hAnsi="Arial" w:cs="Arial"/>
          <w:noProof/>
          <w:szCs w:val="24"/>
        </w:rPr>
        <w:tab/>
        <w:t xml:space="preserve">UNAIDS. UNAIDS Global AIDS 2022. 2022. </w:t>
      </w:r>
    </w:p>
    <w:p w14:paraId="30755600"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7.</w:t>
      </w:r>
      <w:r w:rsidRPr="00162E61">
        <w:rPr>
          <w:rFonts w:ascii="Arial" w:hAnsi="Arial" w:cs="Arial"/>
          <w:noProof/>
          <w:szCs w:val="24"/>
        </w:rPr>
        <w:tab/>
        <w:t xml:space="preserve">Ogueji IA. Experiences and predictors of psychological distress in pregnant women living with HIV. Br J Health Psychol. 2021;26(3):882–901. </w:t>
      </w:r>
    </w:p>
    <w:p w14:paraId="2070FCDE"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8.</w:t>
      </w:r>
      <w:r w:rsidRPr="00162E61">
        <w:rPr>
          <w:rFonts w:ascii="Arial" w:hAnsi="Arial" w:cs="Arial"/>
          <w:noProof/>
          <w:szCs w:val="24"/>
        </w:rPr>
        <w:tab/>
        <w:t>Ditjen P2P. Laporan Perkembangan HIV AIDS &amp; Penyakit lnfeksi Menular Seksual (PIMS) Triwulan I Tahun 2021 [Internet]. 2021 [cited 2021 Jun 9]. Available from: https://www.kemkes.go.id/article/view/20042500001/waspadai-malaria-di-tengah-pandemi-covid-19.html</w:t>
      </w:r>
    </w:p>
    <w:p w14:paraId="29A19356"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9.</w:t>
      </w:r>
      <w:r w:rsidRPr="00162E61">
        <w:rPr>
          <w:rFonts w:ascii="Arial" w:hAnsi="Arial" w:cs="Arial"/>
          <w:noProof/>
          <w:szCs w:val="24"/>
        </w:rPr>
        <w:tab/>
        <w:t>Woldesenbet S, Cheyip M, Lombard C, Manda S, Ayalew K, Kufa T, et al. Progress towards the UNAIDS 95-95-95 targets among pregnant women in South Africa: Results from the 2017 and 2019 national Antenatal HIV Sentinel Surveys. PLoS One [Internet]. 2022;17(7 July):1–16. Available from: http://dx.doi.org/10.1371/journal.pone.0271564</w:t>
      </w:r>
    </w:p>
    <w:p w14:paraId="369E170B"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0.</w:t>
      </w:r>
      <w:r w:rsidRPr="00162E61">
        <w:rPr>
          <w:rFonts w:ascii="Arial" w:hAnsi="Arial" w:cs="Arial"/>
          <w:noProof/>
          <w:szCs w:val="24"/>
        </w:rPr>
        <w:tab/>
        <w:t xml:space="preserve">Moseholm E, Fetters MD, Aho I, Mellgren A, Johansen IS, Storgaard M, et al. Study protocol: Becoming and being a mother living with HIV - A multicentre longitudinal mixed methods study among pregnant women living with HIV, non-pregnant women living with HIV and pregnant women not living with HIV in a high-income setting (the 2B M. BMJ Open. 2019;9(10):1–10. </w:t>
      </w:r>
    </w:p>
    <w:p w14:paraId="69E6E1CD"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1.</w:t>
      </w:r>
      <w:r w:rsidRPr="00162E61">
        <w:rPr>
          <w:rFonts w:ascii="Arial" w:hAnsi="Arial" w:cs="Arial"/>
          <w:noProof/>
          <w:szCs w:val="24"/>
        </w:rPr>
        <w:tab/>
        <w:t xml:space="preserve">Ashaba S, Kaida A, Coleman JN, Burns BF, Dunkley E, O’Neil K, et al. </w:t>
      </w:r>
      <w:r w:rsidRPr="00162E61">
        <w:rPr>
          <w:rFonts w:ascii="Arial" w:hAnsi="Arial" w:cs="Arial"/>
          <w:noProof/>
          <w:szCs w:val="24"/>
        </w:rPr>
        <w:lastRenderedPageBreak/>
        <w:t xml:space="preserve">Psychosocial challenges facing women living with HIV during the perinatal period in rural Uganda. PLoS One. 2017;12(5):1–15. </w:t>
      </w:r>
    </w:p>
    <w:p w14:paraId="59716963"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2.</w:t>
      </w:r>
      <w:r w:rsidRPr="00162E61">
        <w:rPr>
          <w:rFonts w:ascii="Arial" w:hAnsi="Arial" w:cs="Arial"/>
          <w:noProof/>
          <w:szCs w:val="24"/>
        </w:rPr>
        <w:tab/>
        <w:t>Aaron E, Bonacquisti A, Geller PA, Polansky M. Perinatal Depression and Anxiety in Women with and without Human Immunodeficiency Virus Infection. Women’s Heal Issues [Internet]. 2015;25(5):579–85. Available from: http://dx.doi.org/10.1016/j.whi.2015.04.003</w:t>
      </w:r>
    </w:p>
    <w:p w14:paraId="6EE4D4BA"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3.</w:t>
      </w:r>
      <w:r w:rsidRPr="00162E61">
        <w:rPr>
          <w:rFonts w:ascii="Arial" w:hAnsi="Arial" w:cs="Arial"/>
          <w:noProof/>
          <w:szCs w:val="24"/>
        </w:rPr>
        <w:tab/>
        <w:t xml:space="preserve">Yousuf A, Musa R, Isa MLM, Arifin SRM. Anxiety and Depression Among Women Living with HIV: Prevalence and Correlations. Clin Pract Epidemiol Ment Heal. 2020;16(1):59–66. </w:t>
      </w:r>
    </w:p>
    <w:p w14:paraId="5BC1D4A3"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4.</w:t>
      </w:r>
      <w:r w:rsidRPr="00162E61">
        <w:rPr>
          <w:rFonts w:ascii="Arial" w:hAnsi="Arial" w:cs="Arial"/>
          <w:noProof/>
          <w:szCs w:val="24"/>
        </w:rPr>
        <w:tab/>
        <w:t xml:space="preserve">Sahimi HMS. Health Anxiety and Its Correlations with Self-Perceived Risk and Attitude on COVID-19 among Malaysian Healthcare Workers during the Pandemic. Int J Environ Res Public Health. 2021; </w:t>
      </w:r>
    </w:p>
    <w:p w14:paraId="36074ECD"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5.</w:t>
      </w:r>
      <w:r w:rsidRPr="00162E61">
        <w:rPr>
          <w:rFonts w:ascii="Arial" w:hAnsi="Arial" w:cs="Arial"/>
          <w:noProof/>
          <w:szCs w:val="24"/>
        </w:rPr>
        <w:tab/>
        <w:t xml:space="preserve">Silva RTS, da Silva RAR, Rodrigues IDCV, de Souza Neto VL, da Silva BCO, Souza FM de LC. Coping strategies of people living with aids in face of the disease. Rev Lat Am Enfermagem. 2018;26. </w:t>
      </w:r>
    </w:p>
    <w:p w14:paraId="5166E34A"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6.</w:t>
      </w:r>
      <w:r w:rsidRPr="00162E61">
        <w:rPr>
          <w:rFonts w:ascii="Arial" w:hAnsi="Arial" w:cs="Arial"/>
          <w:noProof/>
          <w:szCs w:val="24"/>
        </w:rPr>
        <w:tab/>
        <w:t xml:space="preserve">Krisdayanti E, Hutasoit JI. Pengaruh Coping Strategies terhadap Kesehatan Mental dan Kualitas Hidup Penderita HIV/AIDS positif. J Ilmu Keperawatan Jiwa. 2019;2(3):179. </w:t>
      </w:r>
    </w:p>
    <w:p w14:paraId="732A7F65"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7.</w:t>
      </w:r>
      <w:r w:rsidRPr="00162E61">
        <w:rPr>
          <w:rFonts w:ascii="Arial" w:hAnsi="Arial" w:cs="Arial"/>
          <w:noProof/>
          <w:szCs w:val="24"/>
        </w:rPr>
        <w:tab/>
        <w:t>Luciano La, editor. Mental Illnesses: Understanding, Prediction and Control [Internet]. BoD; 2012. 105 p. Available from: https://books.google.co.id/books?hl=id&amp;lr=&amp;id=MyyaDwAAQBAJ&amp;oi=fnd&amp;pg=PA105&amp;dq=Psychological+distress&amp;ots=g-UhlIzHF1&amp;sig=kszTe-ivPFD2NTW0unPyJuyfFlI&amp;redir_esc=y#v=onepage&amp;q=Psychological distress&amp;f=false</w:t>
      </w:r>
    </w:p>
    <w:p w14:paraId="40664D03"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8.</w:t>
      </w:r>
      <w:r w:rsidRPr="00162E61">
        <w:rPr>
          <w:rFonts w:ascii="Arial" w:hAnsi="Arial" w:cs="Arial"/>
          <w:noProof/>
          <w:szCs w:val="24"/>
        </w:rPr>
        <w:tab/>
        <w:t>Rodriguez-Garcia R, Bonnel R, N’Jie N, Olivier J, Pascual FB, Wodon Q. Analyzing Community Responses to HIV and AIDS: Operational Framework and Typology. World Bank [Internet]. 2011; Available from: https://www.researchgate.net/publication/228246676_Analyzing_Community_Responses_to_HIV_and_AIDS_Operational_Framework_and_Typology</w:t>
      </w:r>
    </w:p>
    <w:p w14:paraId="2FA547BA"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19.</w:t>
      </w:r>
      <w:r w:rsidRPr="00162E61">
        <w:rPr>
          <w:rFonts w:ascii="Arial" w:hAnsi="Arial" w:cs="Arial"/>
          <w:noProof/>
          <w:szCs w:val="24"/>
        </w:rPr>
        <w:tab/>
        <w:t xml:space="preserve">Lee M, Nezu AM, Nezu CM. Positive and negative religious coping, depressive symptoms, and quality of life in people with HIV. J Behav Med. 2014;37(5):921–30. </w:t>
      </w:r>
    </w:p>
    <w:p w14:paraId="72BD8A07"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0.</w:t>
      </w:r>
      <w:r w:rsidRPr="00162E61">
        <w:rPr>
          <w:rFonts w:ascii="Arial" w:hAnsi="Arial" w:cs="Arial"/>
          <w:noProof/>
          <w:szCs w:val="24"/>
        </w:rPr>
        <w:tab/>
        <w:t>Stuart GW. Nurse Key Fastest Nurse Insight Engine. 2017. The Stuart Stress Adaptation Model of Psychiatric Nursing Care. Available from: https://nursekey.com/the-stuart-stress-adaptation-model-of-psychiatric-nursing-</w:t>
      </w:r>
      <w:r w:rsidRPr="00162E61">
        <w:rPr>
          <w:rFonts w:ascii="Arial" w:hAnsi="Arial" w:cs="Arial"/>
          <w:noProof/>
          <w:szCs w:val="24"/>
        </w:rPr>
        <w:lastRenderedPageBreak/>
        <w:t>care/</w:t>
      </w:r>
    </w:p>
    <w:p w14:paraId="6C65181D"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1.</w:t>
      </w:r>
      <w:r w:rsidRPr="00162E61">
        <w:rPr>
          <w:rFonts w:ascii="Arial" w:hAnsi="Arial" w:cs="Arial"/>
          <w:noProof/>
          <w:szCs w:val="24"/>
        </w:rPr>
        <w:tab/>
        <w:t xml:space="preserve">Chaudhury S, Bakhla AK, Saini R. Prevalence, impact, and management of depression and anxiety in patients with HIV: A review. Neurobehav HIV Med. 2016;7:15–30. </w:t>
      </w:r>
    </w:p>
    <w:p w14:paraId="7D5B0E30"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2.</w:t>
      </w:r>
      <w:r w:rsidRPr="00162E61">
        <w:rPr>
          <w:rFonts w:ascii="Arial" w:hAnsi="Arial" w:cs="Arial"/>
          <w:noProof/>
          <w:szCs w:val="24"/>
        </w:rPr>
        <w:tab/>
        <w:t>Ngocho JS, Watt MH, Minja L, Knettel BA, Mmbaga BT, Williams P, et al. Depression and anxiety among pregnant women living with HIV in Kilimanjaro region, Tanzania. PLoS One [Internet]. 2019;14(10):1–15. Available from: http://dx.doi.org/10.1371/journal.pone.0224515</w:t>
      </w:r>
    </w:p>
    <w:p w14:paraId="293C38CE"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3.</w:t>
      </w:r>
      <w:r w:rsidRPr="00162E61">
        <w:rPr>
          <w:rFonts w:ascii="Arial" w:hAnsi="Arial" w:cs="Arial"/>
          <w:noProof/>
          <w:szCs w:val="24"/>
        </w:rPr>
        <w:tab/>
        <w:t xml:space="preserve">Hailemariam KW. The Mental Health Problems of HIV Positive Mothers During Pregnancy and After Giving Birth in Mekelle Hospital. Psychol Behav Sci. 2015;4(3):132. </w:t>
      </w:r>
    </w:p>
    <w:p w14:paraId="065C09EF"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4.</w:t>
      </w:r>
      <w:r w:rsidRPr="00162E61">
        <w:rPr>
          <w:rFonts w:ascii="Arial" w:hAnsi="Arial" w:cs="Arial"/>
          <w:noProof/>
          <w:szCs w:val="24"/>
        </w:rPr>
        <w:tab/>
        <w:t xml:space="preserve">Liu Y, Gong H, Yang G, Yan J. Perceived stigma, mental health and unsafe sexual behaviors of people living with HIV/AIDS. Zhong Nan Da Xue Xue Bao Yi Xue Ban. 2014;Jul;39(7):658–63. </w:t>
      </w:r>
    </w:p>
    <w:p w14:paraId="13F5DA29"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5.</w:t>
      </w:r>
      <w:r w:rsidRPr="00162E61">
        <w:rPr>
          <w:rFonts w:ascii="Arial" w:hAnsi="Arial" w:cs="Arial"/>
          <w:noProof/>
          <w:szCs w:val="24"/>
        </w:rPr>
        <w:tab/>
        <w:t>Xiaowen W, Guangping G, Ling Z, Jiarui Z, Xiumin L, Zhaoqin L, et al. Depression and anxiety mediate perceived social support to predict health-related quality of life in pregnant women living with HIV. AIDS Care - Psychol Socio-Medical Asp AIDS/HIV [Internet]. 2018;30(9):1147–55. Available from: https://doi.org/10.1080/09540121.2018.1456640</w:t>
      </w:r>
    </w:p>
    <w:p w14:paraId="59BF238C"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6.</w:t>
      </w:r>
      <w:r w:rsidRPr="00162E61">
        <w:rPr>
          <w:rFonts w:ascii="Arial" w:hAnsi="Arial" w:cs="Arial"/>
          <w:noProof/>
          <w:szCs w:val="24"/>
        </w:rPr>
        <w:tab/>
        <w:t xml:space="preserve">Ma X, Wang Y, Hu H, Tao XG, Zhang Y, Shi H. The impact of resilience on prenatal anxiety and depression among pregnant women in Shanghai. J Affect Disord. 2019;250(January):57–64. </w:t>
      </w:r>
    </w:p>
    <w:p w14:paraId="14C384BC"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szCs w:val="24"/>
        </w:rPr>
      </w:pPr>
      <w:r w:rsidRPr="00162E61">
        <w:rPr>
          <w:rFonts w:ascii="Arial" w:hAnsi="Arial" w:cs="Arial"/>
          <w:noProof/>
          <w:szCs w:val="24"/>
        </w:rPr>
        <w:t>27.</w:t>
      </w:r>
      <w:r w:rsidRPr="00162E61">
        <w:rPr>
          <w:rFonts w:ascii="Arial" w:hAnsi="Arial" w:cs="Arial"/>
          <w:noProof/>
          <w:szCs w:val="24"/>
        </w:rPr>
        <w:tab/>
        <w:t xml:space="preserve">Camara A, Sow MS, Touré A, Sako FB, Camara I, Soumaoro K, et al. Anxiety and depression among HIV patients of the infectious disease department of Conakry University Hospital in 2018. Epidemiol Infect. 2019; </w:t>
      </w:r>
    </w:p>
    <w:p w14:paraId="2BC7CFBA" w14:textId="77777777" w:rsidR="00162E61" w:rsidRPr="00162E61" w:rsidRDefault="00162E61" w:rsidP="00162E61">
      <w:pPr>
        <w:widowControl w:val="0"/>
        <w:autoSpaceDE w:val="0"/>
        <w:autoSpaceDN w:val="0"/>
        <w:adjustRightInd w:val="0"/>
        <w:spacing w:after="0" w:line="360" w:lineRule="auto"/>
        <w:ind w:left="640" w:hanging="640"/>
        <w:jc w:val="both"/>
        <w:rPr>
          <w:rFonts w:ascii="Arial" w:hAnsi="Arial" w:cs="Arial"/>
          <w:noProof/>
        </w:rPr>
      </w:pPr>
      <w:r w:rsidRPr="00162E61">
        <w:rPr>
          <w:rFonts w:ascii="Arial" w:hAnsi="Arial" w:cs="Arial"/>
          <w:noProof/>
          <w:szCs w:val="24"/>
        </w:rPr>
        <w:t>28.</w:t>
      </w:r>
      <w:r w:rsidRPr="00162E61">
        <w:rPr>
          <w:rFonts w:ascii="Arial" w:hAnsi="Arial" w:cs="Arial"/>
          <w:noProof/>
          <w:szCs w:val="24"/>
        </w:rPr>
        <w:tab/>
        <w:t xml:space="preserve">Tlhajoane M, Eaton JW, Takaruza A, Rhead R, Maswera R, Schur N, et al. Prevalence and Associations of Psychological Distress, HIV Infection and HIV Care Service Utilization in East Zimbabwe. AIDS Behav. 2018;22(5):1485–95. </w:t>
      </w:r>
    </w:p>
    <w:p w14:paraId="3CCFB417" w14:textId="24CBB68F" w:rsidR="00D60C86" w:rsidRPr="00E11C92" w:rsidRDefault="00E11C92" w:rsidP="00162E61">
      <w:pPr>
        <w:pStyle w:val="IndenTeksIsi3"/>
        <w:spacing w:after="0" w:line="360" w:lineRule="auto"/>
        <w:ind w:left="0"/>
        <w:jc w:val="both"/>
        <w:rPr>
          <w:rFonts w:ascii="Arial" w:hAnsi="Arial" w:cs="Arial"/>
          <w:b/>
          <w:sz w:val="22"/>
          <w:szCs w:val="22"/>
        </w:rPr>
      </w:pPr>
      <w:r>
        <w:rPr>
          <w:rFonts w:ascii="Arial" w:hAnsi="Arial" w:cs="Arial"/>
          <w:b/>
          <w:sz w:val="22"/>
          <w:szCs w:val="22"/>
        </w:rPr>
        <w:fldChar w:fldCharType="end"/>
      </w:r>
    </w:p>
    <w:sectPr w:rsidR="00D60C86" w:rsidRPr="00E11C92" w:rsidSect="00D60C86">
      <w:headerReference w:type="default" r:id="rId8"/>
      <w:footerReference w:type="default" r:id="rId9"/>
      <w:pgSz w:w="11906" w:h="16838" w:code="9"/>
      <w:pgMar w:top="1701" w:right="1701" w:bottom="1701" w:left="1701" w:header="907" w:footer="792" w:gutter="0"/>
      <w:pgNumType w:start="1"/>
      <w:cols w:space="28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B0A4C" w14:textId="77777777" w:rsidR="00C163D4" w:rsidRDefault="00C163D4">
      <w:pPr>
        <w:spacing w:after="0" w:line="240" w:lineRule="auto"/>
      </w:pPr>
      <w:r>
        <w:separator/>
      </w:r>
    </w:p>
  </w:endnote>
  <w:endnote w:type="continuationSeparator" w:id="0">
    <w:p w14:paraId="7ECC732A" w14:textId="77777777" w:rsidR="00C163D4" w:rsidRDefault="00C16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Bold">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C34D0" w14:textId="77777777" w:rsidR="0091781B" w:rsidRPr="008873F3" w:rsidRDefault="00000000" w:rsidP="00C5180D">
    <w:pPr>
      <w:pStyle w:val="Footer"/>
      <w:jc w:val="center"/>
      <w:rPr>
        <w:rFonts w:ascii="Times New Roman" w:hAnsi="Times New Roman"/>
        <w:sz w:val="24"/>
        <w:szCs w:val="24"/>
      </w:rPr>
    </w:pPr>
  </w:p>
  <w:p w14:paraId="1E62FED5" w14:textId="77777777" w:rsidR="0091781B"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2562E" w14:textId="77777777" w:rsidR="00C163D4" w:rsidRDefault="00C163D4">
      <w:pPr>
        <w:spacing w:after="0" w:line="240" w:lineRule="auto"/>
      </w:pPr>
      <w:r>
        <w:separator/>
      </w:r>
    </w:p>
  </w:footnote>
  <w:footnote w:type="continuationSeparator" w:id="0">
    <w:p w14:paraId="6C731726" w14:textId="77777777" w:rsidR="00C163D4" w:rsidRDefault="00C163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9CB70" w14:textId="77777777" w:rsidR="0091781B" w:rsidRPr="00B87C73" w:rsidRDefault="00000000">
    <w:pPr>
      <w:pStyle w:val="Header"/>
      <w:jc w:val="right"/>
      <w:rPr>
        <w:rFonts w:ascii="Times New Roman" w:hAnsi="Times New Roman"/>
      </w:rPr>
    </w:pPr>
  </w:p>
  <w:p w14:paraId="54CE511E" w14:textId="77777777" w:rsidR="0091781B" w:rsidRPr="00B87C73" w:rsidRDefault="00000000">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25538"/>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04A18"/>
    <w:multiLevelType w:val="hybridMultilevel"/>
    <w:tmpl w:val="3222CDDA"/>
    <w:lvl w:ilvl="0" w:tplc="3350FEBE">
      <w:start w:val="1"/>
      <w:numFmt w:val="decimal"/>
      <w:lvlText w:val="%1."/>
      <w:lvlJc w:val="left"/>
      <w:pPr>
        <w:ind w:left="840" w:hanging="360"/>
      </w:pPr>
      <w:rPr>
        <w:rFonts w:cs="Times New Roman" w:hint="default"/>
      </w:rPr>
    </w:lvl>
    <w:lvl w:ilvl="1" w:tplc="04090019">
      <w:start w:val="1"/>
      <w:numFmt w:val="lowerLetter"/>
      <w:lvlText w:val="%2."/>
      <w:lvlJc w:val="left"/>
      <w:pPr>
        <w:ind w:left="360" w:hanging="360"/>
      </w:pPr>
      <w:rPr>
        <w:rFonts w:cs="Times New Roman"/>
      </w:rPr>
    </w:lvl>
    <w:lvl w:ilvl="2" w:tplc="0409001B">
      <w:start w:val="1"/>
      <w:numFmt w:val="lowerRoman"/>
      <w:lvlText w:val="%3."/>
      <w:lvlJc w:val="right"/>
      <w:pPr>
        <w:ind w:left="2280" w:hanging="180"/>
      </w:pPr>
      <w:rPr>
        <w:rFonts w:cs="Times New Roman"/>
      </w:rPr>
    </w:lvl>
    <w:lvl w:ilvl="3" w:tplc="0409000F">
      <w:start w:val="1"/>
      <w:numFmt w:val="decimal"/>
      <w:lvlText w:val="%4."/>
      <w:lvlJc w:val="left"/>
      <w:pPr>
        <w:ind w:left="3000" w:hanging="360"/>
      </w:pPr>
    </w:lvl>
    <w:lvl w:ilvl="4" w:tplc="04090019" w:tentative="1">
      <w:start w:val="1"/>
      <w:numFmt w:val="lowerLetter"/>
      <w:lvlText w:val="%5."/>
      <w:lvlJc w:val="left"/>
      <w:pPr>
        <w:ind w:left="3720" w:hanging="360"/>
      </w:pPr>
      <w:rPr>
        <w:rFonts w:cs="Times New Roman"/>
      </w:rPr>
    </w:lvl>
    <w:lvl w:ilvl="5" w:tplc="0409001B" w:tentative="1">
      <w:start w:val="1"/>
      <w:numFmt w:val="lowerRoman"/>
      <w:lvlText w:val="%6."/>
      <w:lvlJc w:val="right"/>
      <w:pPr>
        <w:ind w:left="4440" w:hanging="180"/>
      </w:pPr>
      <w:rPr>
        <w:rFonts w:cs="Times New Roman"/>
      </w:rPr>
    </w:lvl>
    <w:lvl w:ilvl="6" w:tplc="0409000F" w:tentative="1">
      <w:start w:val="1"/>
      <w:numFmt w:val="decimal"/>
      <w:lvlText w:val="%7."/>
      <w:lvlJc w:val="left"/>
      <w:pPr>
        <w:ind w:left="5160" w:hanging="360"/>
      </w:pPr>
      <w:rPr>
        <w:rFonts w:cs="Times New Roman"/>
      </w:rPr>
    </w:lvl>
    <w:lvl w:ilvl="7" w:tplc="04090019" w:tentative="1">
      <w:start w:val="1"/>
      <w:numFmt w:val="lowerLetter"/>
      <w:lvlText w:val="%8."/>
      <w:lvlJc w:val="left"/>
      <w:pPr>
        <w:ind w:left="5880" w:hanging="360"/>
      </w:pPr>
      <w:rPr>
        <w:rFonts w:cs="Times New Roman"/>
      </w:rPr>
    </w:lvl>
    <w:lvl w:ilvl="8" w:tplc="0409001B" w:tentative="1">
      <w:start w:val="1"/>
      <w:numFmt w:val="lowerRoman"/>
      <w:lvlText w:val="%9."/>
      <w:lvlJc w:val="right"/>
      <w:pPr>
        <w:ind w:left="6600" w:hanging="180"/>
      </w:pPr>
      <w:rPr>
        <w:rFonts w:cs="Times New Roman"/>
      </w:rPr>
    </w:lvl>
  </w:abstractNum>
  <w:abstractNum w:abstractNumId="2" w15:restartNumberingAfterBreak="0">
    <w:nsid w:val="08526AE4"/>
    <w:multiLevelType w:val="hybridMultilevel"/>
    <w:tmpl w:val="D1B6AFF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867577"/>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0D064B2C"/>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0D63321B"/>
    <w:multiLevelType w:val="multilevel"/>
    <w:tmpl w:val="FD600360"/>
    <w:lvl w:ilvl="0">
      <w:start w:val="1"/>
      <w:numFmt w:val="lowerLetter"/>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1D7387"/>
    <w:multiLevelType w:val="hybridMultilevel"/>
    <w:tmpl w:val="CAA266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153C5"/>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1E1674C7"/>
    <w:multiLevelType w:val="hybridMultilevel"/>
    <w:tmpl w:val="8166C8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6C3488"/>
    <w:multiLevelType w:val="hybridMultilevel"/>
    <w:tmpl w:val="A27AB2EC"/>
    <w:lvl w:ilvl="0" w:tplc="04090019">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0" w15:restartNumberingAfterBreak="0">
    <w:nsid w:val="21002D2D"/>
    <w:multiLevelType w:val="hybridMultilevel"/>
    <w:tmpl w:val="AD423A0C"/>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1" w15:restartNumberingAfterBreak="0">
    <w:nsid w:val="211E465B"/>
    <w:multiLevelType w:val="hybridMultilevel"/>
    <w:tmpl w:val="E6B89D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4F3C1E"/>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13" w15:restartNumberingAfterBreak="0">
    <w:nsid w:val="24B6105F"/>
    <w:multiLevelType w:val="hybridMultilevel"/>
    <w:tmpl w:val="176AB86A"/>
    <w:lvl w:ilvl="0" w:tplc="62444A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5A376A"/>
    <w:multiLevelType w:val="hybridMultilevel"/>
    <w:tmpl w:val="2856DFDC"/>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8933F13"/>
    <w:multiLevelType w:val="hybridMultilevel"/>
    <w:tmpl w:val="91469BAA"/>
    <w:lvl w:ilvl="0" w:tplc="04090019">
      <w:start w:val="1"/>
      <w:numFmt w:val="lowerLetter"/>
      <w:lvlText w:val="%1."/>
      <w:lvlJc w:val="left"/>
      <w:pPr>
        <w:ind w:left="2487" w:hanging="360"/>
      </w:pPr>
    </w:lvl>
    <w:lvl w:ilvl="1" w:tplc="480EB33A">
      <w:start w:val="1"/>
      <w:numFmt w:val="lowerLetter"/>
      <w:lvlText w:val="%2."/>
      <w:lvlJc w:val="left"/>
      <w:pPr>
        <w:ind w:left="3000" w:hanging="360"/>
      </w:pPr>
      <w:rPr>
        <w:b/>
      </w:rPr>
    </w:lvl>
    <w:lvl w:ilvl="2" w:tplc="0409001B">
      <w:start w:val="1"/>
      <w:numFmt w:val="lowerRoman"/>
      <w:lvlText w:val="%3."/>
      <w:lvlJc w:val="right"/>
      <w:pPr>
        <w:ind w:left="3720" w:hanging="180"/>
      </w:pPr>
    </w:lvl>
    <w:lvl w:ilvl="3" w:tplc="48E6FB22">
      <w:start w:val="1"/>
      <w:numFmt w:val="decimal"/>
      <w:lvlText w:val="%4."/>
      <w:lvlJc w:val="left"/>
      <w:pPr>
        <w:ind w:left="4440" w:hanging="360"/>
      </w:pPr>
      <w:rPr>
        <w:rFonts w:ascii="Times New Roman" w:eastAsiaTheme="minorHAnsi" w:hAnsi="Times New Roman" w:cs="Times New Roman"/>
      </w:rPr>
    </w:lvl>
    <w:lvl w:ilvl="4" w:tplc="04090019">
      <w:start w:val="1"/>
      <w:numFmt w:val="lowerLetter"/>
      <w:lvlText w:val="%5."/>
      <w:lvlJc w:val="left"/>
      <w:pPr>
        <w:ind w:left="5160" w:hanging="360"/>
      </w:pPr>
    </w:lvl>
    <w:lvl w:ilvl="5" w:tplc="636477FA">
      <w:start w:val="1"/>
      <w:numFmt w:val="upperLetter"/>
      <w:lvlText w:val="%6."/>
      <w:lvlJc w:val="left"/>
      <w:pPr>
        <w:ind w:left="6060" w:hanging="360"/>
      </w:pPr>
      <w:rPr>
        <w:rFonts w:hint="default"/>
      </w:rPr>
    </w:lvl>
    <w:lvl w:ilvl="6" w:tplc="ED3804FE">
      <w:start w:val="1"/>
      <w:numFmt w:val="lowerLetter"/>
      <w:lvlText w:val="%7."/>
      <w:lvlJc w:val="left"/>
      <w:pPr>
        <w:ind w:left="6600" w:hanging="360"/>
      </w:pPr>
      <w:rPr>
        <w:rFonts w:hint="default"/>
        <w:sz w:val="24"/>
        <w:szCs w:val="24"/>
      </w:rPr>
    </w:lvl>
    <w:lvl w:ilvl="7" w:tplc="BE2AF158">
      <w:start w:val="1"/>
      <w:numFmt w:val="decimal"/>
      <w:lvlText w:val="%8"/>
      <w:lvlJc w:val="left"/>
      <w:pPr>
        <w:ind w:left="7320" w:hanging="360"/>
      </w:pPr>
      <w:rPr>
        <w:rFonts w:hint="default"/>
      </w:rPr>
    </w:lvl>
    <w:lvl w:ilvl="8" w:tplc="0409001B">
      <w:start w:val="1"/>
      <w:numFmt w:val="lowerRoman"/>
      <w:lvlText w:val="%9."/>
      <w:lvlJc w:val="right"/>
      <w:pPr>
        <w:ind w:left="8040" w:hanging="180"/>
      </w:pPr>
    </w:lvl>
  </w:abstractNum>
  <w:abstractNum w:abstractNumId="16" w15:restartNumberingAfterBreak="0">
    <w:nsid w:val="2B9F29DF"/>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14C7271"/>
    <w:multiLevelType w:val="hybridMultilevel"/>
    <w:tmpl w:val="D3C2521E"/>
    <w:lvl w:ilvl="0" w:tplc="77E4DE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65F4B"/>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34014C80"/>
    <w:multiLevelType w:val="hybridMultilevel"/>
    <w:tmpl w:val="B0C60DF8"/>
    <w:lvl w:ilvl="0" w:tplc="0421000F">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0" w15:restartNumberingAfterBreak="0">
    <w:nsid w:val="3A994B69"/>
    <w:multiLevelType w:val="hybridMultilevel"/>
    <w:tmpl w:val="333CD46E"/>
    <w:lvl w:ilvl="0" w:tplc="3B2C986E">
      <w:start w:val="1"/>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D0CB7"/>
    <w:multiLevelType w:val="hybridMultilevel"/>
    <w:tmpl w:val="02F23F4E"/>
    <w:lvl w:ilvl="0" w:tplc="CECE6CC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DF17760"/>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23" w15:restartNumberingAfterBreak="0">
    <w:nsid w:val="3ED6691F"/>
    <w:multiLevelType w:val="hybridMultilevel"/>
    <w:tmpl w:val="B6347758"/>
    <w:lvl w:ilvl="0" w:tplc="114620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1CA2D0C"/>
    <w:multiLevelType w:val="hybridMultilevel"/>
    <w:tmpl w:val="E9E6DB8A"/>
    <w:lvl w:ilvl="0" w:tplc="04090011">
      <w:start w:val="1"/>
      <w:numFmt w:val="decimal"/>
      <w:lvlText w:val="%1)"/>
      <w:lvlJc w:val="left"/>
      <w:pPr>
        <w:ind w:left="2487" w:hanging="360"/>
      </w:pPr>
    </w:lvl>
    <w:lvl w:ilvl="1" w:tplc="D65AF36C">
      <w:start w:val="1"/>
      <w:numFmt w:val="lowerLetter"/>
      <w:lvlText w:val="%2."/>
      <w:lvlJc w:val="left"/>
      <w:pPr>
        <w:ind w:left="3000" w:hanging="360"/>
      </w:pPr>
      <w:rPr>
        <w:i w:val="0"/>
        <w:sz w:val="24"/>
      </w:rPr>
    </w:lvl>
    <w:lvl w:ilvl="2" w:tplc="0409001B">
      <w:start w:val="1"/>
      <w:numFmt w:val="lowerRoman"/>
      <w:lvlText w:val="%3."/>
      <w:lvlJc w:val="right"/>
      <w:pPr>
        <w:ind w:left="3720" w:hanging="180"/>
      </w:pPr>
    </w:lvl>
    <w:lvl w:ilvl="3" w:tplc="0B7604F2">
      <w:start w:val="1"/>
      <w:numFmt w:val="decimal"/>
      <w:lvlText w:val="%4."/>
      <w:lvlJc w:val="left"/>
      <w:pPr>
        <w:ind w:left="4440" w:hanging="360"/>
      </w:pPr>
      <w:rPr>
        <w:i w:val="0"/>
      </w:rPr>
    </w:lvl>
    <w:lvl w:ilvl="4" w:tplc="04090019">
      <w:start w:val="1"/>
      <w:numFmt w:val="lowerLetter"/>
      <w:lvlText w:val="%5."/>
      <w:lvlJc w:val="left"/>
      <w:pPr>
        <w:ind w:left="5160" w:hanging="360"/>
      </w:pPr>
    </w:lvl>
    <w:lvl w:ilvl="5" w:tplc="636477FA">
      <w:start w:val="1"/>
      <w:numFmt w:val="upperLetter"/>
      <w:lvlText w:val="%6."/>
      <w:lvlJc w:val="left"/>
      <w:pPr>
        <w:ind w:left="6060" w:hanging="360"/>
      </w:pPr>
      <w:rPr>
        <w:rFonts w:hint="default"/>
      </w:rPr>
    </w:lvl>
    <w:lvl w:ilvl="6" w:tplc="DEE21C36">
      <w:start w:val="3"/>
      <w:numFmt w:val="decimal"/>
      <w:lvlText w:val="%7."/>
      <w:lvlJc w:val="left"/>
      <w:pPr>
        <w:ind w:left="6600" w:hanging="360"/>
      </w:pPr>
      <w:rPr>
        <w:rFonts w:ascii="Times New Roman" w:hAnsi="Times New Roman" w:cs="Times New Roman" w:hint="default"/>
        <w:sz w:val="22"/>
        <w:szCs w:val="22"/>
      </w:rPr>
    </w:lvl>
    <w:lvl w:ilvl="7" w:tplc="BE2AF158">
      <w:start w:val="1"/>
      <w:numFmt w:val="decimal"/>
      <w:lvlText w:val="%8"/>
      <w:lvlJc w:val="left"/>
      <w:pPr>
        <w:ind w:left="7320" w:hanging="360"/>
      </w:pPr>
      <w:rPr>
        <w:rFonts w:hint="default"/>
      </w:rPr>
    </w:lvl>
    <w:lvl w:ilvl="8" w:tplc="0409001B">
      <w:start w:val="1"/>
      <w:numFmt w:val="lowerRoman"/>
      <w:lvlText w:val="%9."/>
      <w:lvlJc w:val="right"/>
      <w:pPr>
        <w:ind w:left="8040" w:hanging="180"/>
      </w:pPr>
    </w:lvl>
  </w:abstractNum>
  <w:abstractNum w:abstractNumId="25" w15:restartNumberingAfterBreak="0">
    <w:nsid w:val="43321D70"/>
    <w:multiLevelType w:val="hybridMultilevel"/>
    <w:tmpl w:val="9256928A"/>
    <w:lvl w:ilvl="0" w:tplc="40FC4F82">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44F65B72"/>
    <w:multiLevelType w:val="hybridMultilevel"/>
    <w:tmpl w:val="7654D5F6"/>
    <w:lvl w:ilvl="0" w:tplc="F77866F8">
      <w:start w:val="1"/>
      <w:numFmt w:val="decimal"/>
      <w:lvlText w:val="%1."/>
      <w:lvlJc w:val="left"/>
      <w:pPr>
        <w:ind w:left="720" w:hanging="360"/>
      </w:pPr>
      <w:rPr>
        <w:rFonts w:ascii="Arial" w:eastAsia="Times New Roman" w:hAnsi="Arial" w:cs="Arial"/>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1A2FF2"/>
    <w:multiLevelType w:val="hybridMultilevel"/>
    <w:tmpl w:val="E5F45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9CF5B91"/>
    <w:multiLevelType w:val="hybridMultilevel"/>
    <w:tmpl w:val="151415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EC6665"/>
    <w:multiLevelType w:val="hybridMultilevel"/>
    <w:tmpl w:val="E58A9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4E08B3"/>
    <w:multiLevelType w:val="hybridMultilevel"/>
    <w:tmpl w:val="D26AB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756514"/>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0F199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15:restartNumberingAfterBreak="0">
    <w:nsid w:val="55526D12"/>
    <w:multiLevelType w:val="hybridMultilevel"/>
    <w:tmpl w:val="AFAA8366"/>
    <w:lvl w:ilvl="0" w:tplc="4C06FC0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59914ED9"/>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5" w15:restartNumberingAfterBreak="0">
    <w:nsid w:val="5AAE0785"/>
    <w:multiLevelType w:val="hybridMultilevel"/>
    <w:tmpl w:val="9E54A526"/>
    <w:lvl w:ilvl="0" w:tplc="24868D92">
      <w:start w:val="1"/>
      <w:numFmt w:val="decimal"/>
      <w:lvlText w:val="%1."/>
      <w:lvlJc w:val="left"/>
      <w:pPr>
        <w:ind w:left="1570" w:hanging="360"/>
      </w:pPr>
      <w:rPr>
        <w:rFonts w:hint="default"/>
      </w:rPr>
    </w:lvl>
    <w:lvl w:ilvl="1" w:tplc="04090019">
      <w:start w:val="1"/>
      <w:numFmt w:val="lowerLetter"/>
      <w:lvlText w:val="%2."/>
      <w:lvlJc w:val="left"/>
      <w:pPr>
        <w:ind w:left="2290" w:hanging="360"/>
      </w:pPr>
    </w:lvl>
    <w:lvl w:ilvl="2" w:tplc="0409001B">
      <w:start w:val="1"/>
      <w:numFmt w:val="lowerRoman"/>
      <w:lvlText w:val="%3."/>
      <w:lvlJc w:val="right"/>
      <w:pPr>
        <w:ind w:left="3010" w:hanging="180"/>
      </w:pPr>
    </w:lvl>
    <w:lvl w:ilvl="3" w:tplc="0409000F">
      <w:start w:val="1"/>
      <w:numFmt w:val="decimal"/>
      <w:lvlText w:val="%4."/>
      <w:lvlJc w:val="left"/>
      <w:pPr>
        <w:ind w:left="3730" w:hanging="360"/>
      </w:pPr>
    </w:lvl>
    <w:lvl w:ilvl="4" w:tplc="04090019">
      <w:start w:val="1"/>
      <w:numFmt w:val="lowerLetter"/>
      <w:lvlText w:val="%5."/>
      <w:lvlJc w:val="left"/>
      <w:pPr>
        <w:ind w:left="4450" w:hanging="360"/>
      </w:pPr>
    </w:lvl>
    <w:lvl w:ilvl="5" w:tplc="0409001B">
      <w:start w:val="1"/>
      <w:numFmt w:val="lowerRoman"/>
      <w:lvlText w:val="%6."/>
      <w:lvlJc w:val="right"/>
      <w:pPr>
        <w:ind w:left="5170" w:hanging="180"/>
      </w:pPr>
    </w:lvl>
    <w:lvl w:ilvl="6" w:tplc="0409000F">
      <w:start w:val="1"/>
      <w:numFmt w:val="decimal"/>
      <w:lvlText w:val="%7."/>
      <w:lvlJc w:val="left"/>
      <w:pPr>
        <w:ind w:left="5890" w:hanging="360"/>
      </w:pPr>
    </w:lvl>
    <w:lvl w:ilvl="7" w:tplc="04090019">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36" w15:restartNumberingAfterBreak="0">
    <w:nsid w:val="5B2E32FA"/>
    <w:multiLevelType w:val="hybridMultilevel"/>
    <w:tmpl w:val="ADB0EE9C"/>
    <w:lvl w:ilvl="0" w:tplc="696E025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C90456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15:restartNumberingAfterBreak="0">
    <w:nsid w:val="646B38D4"/>
    <w:multiLevelType w:val="hybridMultilevel"/>
    <w:tmpl w:val="578C29D6"/>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9" w15:restartNumberingAfterBreak="0">
    <w:nsid w:val="64A97A58"/>
    <w:multiLevelType w:val="hybridMultilevel"/>
    <w:tmpl w:val="A718F014"/>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0" w15:restartNumberingAfterBreak="0">
    <w:nsid w:val="6C39125C"/>
    <w:multiLevelType w:val="hybridMultilevel"/>
    <w:tmpl w:val="948A179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6C763E4A"/>
    <w:multiLevelType w:val="hybridMultilevel"/>
    <w:tmpl w:val="845A121A"/>
    <w:lvl w:ilvl="0" w:tplc="B0DA2B3C">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0409000F">
      <w:start w:val="1"/>
      <w:numFmt w:val="decimal"/>
      <w:lvlText w:val="%3."/>
      <w:lvlJc w:val="left"/>
      <w:pPr>
        <w:ind w:left="3497" w:hanging="360"/>
      </w:pPr>
      <w:rPr>
        <w:rFonts w:hint="default"/>
      </w:rPr>
    </w:lvl>
    <w:lvl w:ilvl="3" w:tplc="2932E1AE">
      <w:start w:val="1"/>
      <w:numFmt w:val="decimal"/>
      <w:lvlText w:val="(%4)"/>
      <w:lvlJc w:val="left"/>
      <w:pPr>
        <w:ind w:left="4037" w:hanging="360"/>
      </w:pPr>
      <w:rPr>
        <w:rFonts w:ascii="Arial" w:eastAsia="Calibri" w:hAnsi="Arial" w:cs="Arial"/>
      </w:rPr>
    </w:lvl>
    <w:lvl w:ilvl="4" w:tplc="EC18F2C6">
      <w:start w:val="1"/>
      <w:numFmt w:val="lowerLetter"/>
      <w:lvlText w:val="%5."/>
      <w:lvlJc w:val="left"/>
      <w:pPr>
        <w:ind w:left="4757" w:hanging="360"/>
      </w:pPr>
      <w:rPr>
        <w:rFonts w:hint="default"/>
      </w:r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42" w15:restartNumberingAfterBreak="0">
    <w:nsid w:val="6CE25BC3"/>
    <w:multiLevelType w:val="multilevel"/>
    <w:tmpl w:val="E5EC29DA"/>
    <w:lvl w:ilvl="0">
      <w:start w:val="1"/>
      <w:numFmt w:val="decimal"/>
      <w:lvlText w:val="%1"/>
      <w:lvlJc w:val="left"/>
      <w:pPr>
        <w:tabs>
          <w:tab w:val="num" w:pos="360"/>
        </w:tabs>
        <w:ind w:left="360" w:hanging="360"/>
      </w:pPr>
      <w:rPr>
        <w:rFonts w:cs="Times New Roman"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3" w15:restartNumberingAfterBreak="0">
    <w:nsid w:val="6E0A3610"/>
    <w:multiLevelType w:val="hybridMultilevel"/>
    <w:tmpl w:val="222A2166"/>
    <w:lvl w:ilvl="0" w:tplc="93B875B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7B589F"/>
    <w:multiLevelType w:val="hybridMultilevel"/>
    <w:tmpl w:val="EB522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5AA40EB"/>
    <w:multiLevelType w:val="multilevel"/>
    <w:tmpl w:val="DFF2E42C"/>
    <w:lvl w:ilvl="0">
      <w:start w:val="3"/>
      <w:numFmt w:val="decimal"/>
      <w:lvlText w:val="%1"/>
      <w:lvlJc w:val="left"/>
      <w:pPr>
        <w:tabs>
          <w:tab w:val="num" w:pos="720"/>
        </w:tabs>
        <w:ind w:left="720" w:hanging="720"/>
      </w:pPr>
      <w:rPr>
        <w:rFonts w:cs="Times New Roman" w:hint="default"/>
      </w:rPr>
    </w:lvl>
    <w:lvl w:ilvl="1">
      <w:start w:val="1"/>
      <w:numFmt w:val="upperLetter"/>
      <w:lvlText w:val="%2."/>
      <w:lvlJc w:val="left"/>
      <w:pPr>
        <w:tabs>
          <w:tab w:val="num" w:pos="720"/>
        </w:tabs>
        <w:ind w:left="720" w:hanging="720"/>
      </w:pPr>
      <w:rPr>
        <w:rFonts w:hint="default"/>
        <w:b/>
        <w:bCs/>
      </w:rPr>
    </w:lvl>
    <w:lvl w:ilvl="2">
      <w:start w:val="1"/>
      <w:numFmt w:val="decimal"/>
      <w:lvlText w:val="%1.%2.%3"/>
      <w:lvlJc w:val="left"/>
      <w:pPr>
        <w:tabs>
          <w:tab w:val="num" w:pos="1260"/>
        </w:tabs>
        <w:ind w:left="126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6" w15:restartNumberingAfterBreak="0">
    <w:nsid w:val="76917898"/>
    <w:multiLevelType w:val="hybridMultilevel"/>
    <w:tmpl w:val="953EEF48"/>
    <w:lvl w:ilvl="0" w:tplc="3EC20C0A">
      <w:start w:val="1"/>
      <w:numFmt w:val="decimal"/>
      <w:lvlText w:val="%1."/>
      <w:lvlJc w:val="left"/>
      <w:pPr>
        <w:ind w:left="1080" w:hanging="360"/>
      </w:pPr>
      <w:rPr>
        <w:rFonts w:ascii="Arial" w:hAnsi="Arial" w:cs="Arial"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D377113"/>
    <w:multiLevelType w:val="hybridMultilevel"/>
    <w:tmpl w:val="5954822E"/>
    <w:lvl w:ilvl="0" w:tplc="3CAE632E">
      <w:start w:val="77"/>
      <w:numFmt w:val="bullet"/>
      <w:lvlText w:val=""/>
      <w:lvlJc w:val="left"/>
      <w:pPr>
        <w:ind w:left="1620" w:hanging="360"/>
      </w:pPr>
      <w:rPr>
        <w:rFonts w:ascii="Webdings" w:eastAsia="Times New Roman" w:hAnsi="Web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926807">
    <w:abstractNumId w:val="13"/>
  </w:num>
  <w:num w:numId="2" w16cid:durableId="1435129399">
    <w:abstractNumId w:val="1"/>
  </w:num>
  <w:num w:numId="3" w16cid:durableId="755177455">
    <w:abstractNumId w:val="5"/>
  </w:num>
  <w:num w:numId="4" w16cid:durableId="256330030">
    <w:abstractNumId w:val="9"/>
  </w:num>
  <w:num w:numId="5" w16cid:durableId="29842154">
    <w:abstractNumId w:val="31"/>
  </w:num>
  <w:num w:numId="6" w16cid:durableId="399253439">
    <w:abstractNumId w:val="46"/>
  </w:num>
  <w:num w:numId="7" w16cid:durableId="1381400015">
    <w:abstractNumId w:val="0"/>
  </w:num>
  <w:num w:numId="8" w16cid:durableId="960913493">
    <w:abstractNumId w:val="10"/>
  </w:num>
  <w:num w:numId="9" w16cid:durableId="366570906">
    <w:abstractNumId w:val="41"/>
  </w:num>
  <w:num w:numId="10" w16cid:durableId="1188763087">
    <w:abstractNumId w:val="38"/>
  </w:num>
  <w:num w:numId="11" w16cid:durableId="2138180644">
    <w:abstractNumId w:val="40"/>
  </w:num>
  <w:num w:numId="12" w16cid:durableId="1908999906">
    <w:abstractNumId w:val="11"/>
  </w:num>
  <w:num w:numId="13" w16cid:durableId="1779137309">
    <w:abstractNumId w:val="39"/>
  </w:num>
  <w:num w:numId="14" w16cid:durableId="91516743">
    <w:abstractNumId w:val="42"/>
  </w:num>
  <w:num w:numId="15" w16cid:durableId="1180314715">
    <w:abstractNumId w:val="45"/>
  </w:num>
  <w:num w:numId="16" w16cid:durableId="683868272">
    <w:abstractNumId w:val="19"/>
  </w:num>
  <w:num w:numId="17" w16cid:durableId="108014961">
    <w:abstractNumId w:val="44"/>
  </w:num>
  <w:num w:numId="18" w16cid:durableId="1127285682">
    <w:abstractNumId w:val="21"/>
  </w:num>
  <w:num w:numId="19" w16cid:durableId="610089920">
    <w:abstractNumId w:val="27"/>
  </w:num>
  <w:num w:numId="20" w16cid:durableId="1927691266">
    <w:abstractNumId w:val="17"/>
  </w:num>
  <w:num w:numId="21" w16cid:durableId="244874503">
    <w:abstractNumId w:val="33"/>
  </w:num>
  <w:num w:numId="22" w16cid:durableId="1295212485">
    <w:abstractNumId w:val="8"/>
  </w:num>
  <w:num w:numId="23" w16cid:durableId="109932809">
    <w:abstractNumId w:val="23"/>
  </w:num>
  <w:num w:numId="24" w16cid:durableId="646319301">
    <w:abstractNumId w:val="12"/>
  </w:num>
  <w:num w:numId="25" w16cid:durableId="1461529357">
    <w:abstractNumId w:val="2"/>
  </w:num>
  <w:num w:numId="26" w16cid:durableId="52894590">
    <w:abstractNumId w:val="3"/>
  </w:num>
  <w:num w:numId="27" w16cid:durableId="1926719330">
    <w:abstractNumId w:val="18"/>
  </w:num>
  <w:num w:numId="28" w16cid:durableId="1894348699">
    <w:abstractNumId w:val="7"/>
  </w:num>
  <w:num w:numId="29" w16cid:durableId="1628509680">
    <w:abstractNumId w:val="34"/>
  </w:num>
  <w:num w:numId="30" w16cid:durableId="276177355">
    <w:abstractNumId w:val="4"/>
  </w:num>
  <w:num w:numId="31" w16cid:durableId="112142262">
    <w:abstractNumId w:val="16"/>
  </w:num>
  <w:num w:numId="32" w16cid:durableId="260186809">
    <w:abstractNumId w:val="37"/>
  </w:num>
  <w:num w:numId="33" w16cid:durableId="1148665431">
    <w:abstractNumId w:val="32"/>
  </w:num>
  <w:num w:numId="34" w16cid:durableId="458038721">
    <w:abstractNumId w:val="22"/>
  </w:num>
  <w:num w:numId="35" w16cid:durableId="655304650">
    <w:abstractNumId w:val="20"/>
  </w:num>
  <w:num w:numId="36" w16cid:durableId="1967926505">
    <w:abstractNumId w:val="43"/>
  </w:num>
  <w:num w:numId="37" w16cid:durableId="2038968256">
    <w:abstractNumId w:val="35"/>
  </w:num>
  <w:num w:numId="38" w16cid:durableId="2023778708">
    <w:abstractNumId w:val="28"/>
  </w:num>
  <w:num w:numId="39" w16cid:durableId="1324162063">
    <w:abstractNumId w:val="29"/>
  </w:num>
  <w:num w:numId="40" w16cid:durableId="85545103">
    <w:abstractNumId w:val="6"/>
  </w:num>
  <w:num w:numId="41" w16cid:durableId="1327511904">
    <w:abstractNumId w:val="26"/>
  </w:num>
  <w:num w:numId="42" w16cid:durableId="1428623642">
    <w:abstractNumId w:val="47"/>
  </w:num>
  <w:num w:numId="43" w16cid:durableId="1810323390">
    <w:abstractNumId w:val="14"/>
  </w:num>
  <w:num w:numId="44" w16cid:durableId="1676373622">
    <w:abstractNumId w:val="30"/>
  </w:num>
  <w:num w:numId="45" w16cid:durableId="727069006">
    <w:abstractNumId w:val="36"/>
  </w:num>
  <w:num w:numId="46" w16cid:durableId="1623683616">
    <w:abstractNumId w:val="24"/>
  </w:num>
  <w:num w:numId="47" w16cid:durableId="3627292">
    <w:abstractNumId w:val="15"/>
  </w:num>
  <w:num w:numId="48" w16cid:durableId="145701768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1EB5"/>
    <w:rsid w:val="000658CD"/>
    <w:rsid w:val="000676F5"/>
    <w:rsid w:val="00081B65"/>
    <w:rsid w:val="000E780A"/>
    <w:rsid w:val="001202BE"/>
    <w:rsid w:val="00144176"/>
    <w:rsid w:val="00162E61"/>
    <w:rsid w:val="00167E2D"/>
    <w:rsid w:val="00183ABC"/>
    <w:rsid w:val="00186570"/>
    <w:rsid w:val="001D5D80"/>
    <w:rsid w:val="002233C8"/>
    <w:rsid w:val="002A4E68"/>
    <w:rsid w:val="003A1EB5"/>
    <w:rsid w:val="003D3979"/>
    <w:rsid w:val="00462A20"/>
    <w:rsid w:val="00462B9A"/>
    <w:rsid w:val="00480587"/>
    <w:rsid w:val="005F5205"/>
    <w:rsid w:val="006026E4"/>
    <w:rsid w:val="00672EF3"/>
    <w:rsid w:val="006845DB"/>
    <w:rsid w:val="006A1E43"/>
    <w:rsid w:val="00715191"/>
    <w:rsid w:val="0075761B"/>
    <w:rsid w:val="007D15BF"/>
    <w:rsid w:val="00874870"/>
    <w:rsid w:val="008C61CB"/>
    <w:rsid w:val="00921988"/>
    <w:rsid w:val="00955B9B"/>
    <w:rsid w:val="00957241"/>
    <w:rsid w:val="009C6748"/>
    <w:rsid w:val="00A03F5C"/>
    <w:rsid w:val="00A1051B"/>
    <w:rsid w:val="00BB70DF"/>
    <w:rsid w:val="00BD59AA"/>
    <w:rsid w:val="00C163D4"/>
    <w:rsid w:val="00C26CE8"/>
    <w:rsid w:val="00C33497"/>
    <w:rsid w:val="00C7450F"/>
    <w:rsid w:val="00CA7CC2"/>
    <w:rsid w:val="00CB74CE"/>
    <w:rsid w:val="00D60C86"/>
    <w:rsid w:val="00E11C92"/>
    <w:rsid w:val="00E46875"/>
    <w:rsid w:val="00E55FF8"/>
    <w:rsid w:val="00E86412"/>
    <w:rsid w:val="00F34518"/>
    <w:rsid w:val="00F378B4"/>
    <w:rsid w:val="00F7249B"/>
    <w:rsid w:val="00FC7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0DE852"/>
  <w15:docId w15:val="{AAA87790-857F-4D4F-8C31-8444E0596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rsid w:val="003A1EB5"/>
    <w:pPr>
      <w:spacing w:after="0" w:line="240" w:lineRule="auto"/>
    </w:pPr>
    <w:rPr>
      <w:rFonts w:ascii="Tahoma" w:hAnsi="Tahoma"/>
      <w:sz w:val="16"/>
      <w:szCs w:val="16"/>
    </w:rPr>
  </w:style>
  <w:style w:type="character" w:customStyle="1" w:styleId="TeksBalonKAR">
    <w:name w:val="Teks Balon KAR"/>
    <w:basedOn w:val="FontParagrafDefault"/>
    <w:link w:val="TeksBalon"/>
    <w:uiPriority w:val="99"/>
    <w:semiHidden/>
    <w:rsid w:val="003A1EB5"/>
    <w:rPr>
      <w:rFonts w:ascii="Tahoma" w:eastAsia="Times New Roman" w:hAnsi="Tahoma" w:cs="Times New Roman"/>
      <w:sz w:val="16"/>
      <w:szCs w:val="16"/>
    </w:rPr>
  </w:style>
  <w:style w:type="character" w:styleId="Hyperlink">
    <w:name w:val="Hyperlink"/>
    <w:uiPriority w:val="99"/>
    <w:rsid w:val="003A1EB5"/>
    <w:rPr>
      <w:rFonts w:cs="Times New Roman"/>
      <w:color w:val="0000FF"/>
      <w:u w:val="single"/>
    </w:rPr>
  </w:style>
  <w:style w:type="paragraph" w:styleId="DaftarParagraf">
    <w:name w:val="List Paragraph"/>
    <w:basedOn w:val="Normal"/>
    <w:link w:val="DaftarParagrafKAR"/>
    <w:uiPriority w:val="34"/>
    <w:qFormat/>
    <w:rsid w:val="003A1EB5"/>
    <w:pPr>
      <w:ind w:left="720"/>
      <w:contextualSpacing/>
    </w:pPr>
    <w:rPr>
      <w:sz w:val="20"/>
      <w:szCs w:val="20"/>
    </w:rPr>
  </w:style>
  <w:style w:type="character" w:customStyle="1" w:styleId="DaftarParagrafKAR">
    <w:name w:val="Daftar Paragraf KAR"/>
    <w:link w:val="DaftarParagraf"/>
    <w:uiPriority w:val="34"/>
    <w:locked/>
    <w:rsid w:val="003A1EB5"/>
    <w:rPr>
      <w:rFonts w:ascii="Calibri" w:eastAsia="Times New Roman" w:hAnsi="Calibri" w:cs="Times New Roman"/>
      <w:sz w:val="20"/>
      <w:szCs w:val="20"/>
    </w:rPr>
  </w:style>
  <w:style w:type="character" w:styleId="Penekanan">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TeksIsi">
    <w:name w:val="Body Text"/>
    <w:basedOn w:val="Normal"/>
    <w:link w:val="TeksIsiKAR"/>
    <w:uiPriority w:val="99"/>
    <w:semiHidden/>
    <w:unhideWhenUsed/>
    <w:rsid w:val="003A1EB5"/>
    <w:pPr>
      <w:spacing w:after="120" w:line="240" w:lineRule="auto"/>
    </w:pPr>
    <w:rPr>
      <w:rFonts w:ascii="Times New Roman" w:hAnsi="Times New Roman"/>
      <w:sz w:val="24"/>
      <w:szCs w:val="24"/>
    </w:rPr>
  </w:style>
  <w:style w:type="character" w:customStyle="1" w:styleId="TeksIsiKAR">
    <w:name w:val="Teks Isi KAR"/>
    <w:basedOn w:val="FontParagrafDefault"/>
    <w:link w:val="TeksIsi"/>
    <w:uiPriority w:val="99"/>
    <w:semiHidden/>
    <w:rsid w:val="003A1EB5"/>
    <w:rPr>
      <w:rFonts w:ascii="Times New Roman" w:eastAsia="Times New Roman" w:hAnsi="Times New Roman" w:cs="Times New Roman"/>
      <w:sz w:val="24"/>
      <w:szCs w:val="24"/>
    </w:rPr>
  </w:style>
  <w:style w:type="table" w:styleId="KisiTabel">
    <w:name w:val="Table Grid"/>
    <w:basedOn w:val="TabelNormal"/>
    <w:rsid w:val="003A1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uiPriority w:val="59"/>
    <w:rsid w:val="003A1EB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FontParagrafDefault"/>
    <w:rsid w:val="003A1EB5"/>
  </w:style>
  <w:style w:type="paragraph" w:styleId="Header">
    <w:name w:val="header"/>
    <w:basedOn w:val="Normal"/>
    <w:link w:val="HeaderKAR"/>
    <w:uiPriority w:val="99"/>
    <w:unhideWhenUsed/>
    <w:rsid w:val="003A1EB5"/>
    <w:pPr>
      <w:tabs>
        <w:tab w:val="center" w:pos="4680"/>
        <w:tab w:val="right" w:pos="9360"/>
      </w:tabs>
      <w:spacing w:after="0" w:line="240" w:lineRule="auto"/>
    </w:pPr>
    <w:rPr>
      <w:sz w:val="20"/>
      <w:szCs w:val="20"/>
    </w:rPr>
  </w:style>
  <w:style w:type="character" w:customStyle="1" w:styleId="HeaderKAR">
    <w:name w:val="Header KAR"/>
    <w:basedOn w:val="FontParagrafDefault"/>
    <w:link w:val="Header"/>
    <w:uiPriority w:val="99"/>
    <w:rsid w:val="003A1EB5"/>
    <w:rPr>
      <w:rFonts w:ascii="Calibri" w:eastAsia="Times New Roman" w:hAnsi="Calibri" w:cs="Times New Roman"/>
      <w:sz w:val="20"/>
      <w:szCs w:val="20"/>
    </w:rPr>
  </w:style>
  <w:style w:type="paragraph" w:styleId="Footer">
    <w:name w:val="footer"/>
    <w:basedOn w:val="Normal"/>
    <w:link w:val="FooterKAR"/>
    <w:uiPriority w:val="99"/>
    <w:unhideWhenUsed/>
    <w:rsid w:val="003A1EB5"/>
    <w:pPr>
      <w:tabs>
        <w:tab w:val="center" w:pos="4680"/>
        <w:tab w:val="right" w:pos="9360"/>
      </w:tabs>
      <w:spacing w:after="0" w:line="240" w:lineRule="auto"/>
    </w:pPr>
    <w:rPr>
      <w:sz w:val="20"/>
      <w:szCs w:val="20"/>
    </w:rPr>
  </w:style>
  <w:style w:type="character" w:customStyle="1" w:styleId="FooterKAR">
    <w:name w:val="Footer KAR"/>
    <w:basedOn w:val="FontParagrafDefault"/>
    <w:link w:val="Footer"/>
    <w:uiPriority w:val="99"/>
    <w:rsid w:val="003A1EB5"/>
    <w:rPr>
      <w:rFonts w:ascii="Calibri" w:eastAsia="Times New Roman" w:hAnsi="Calibri" w:cs="Times New Roman"/>
      <w:sz w:val="20"/>
      <w:szCs w:val="20"/>
    </w:rPr>
  </w:style>
  <w:style w:type="character" w:customStyle="1" w:styleId="an9y1z4">
    <w:name w:val="an9y1z4"/>
    <w:basedOn w:val="FontParagrafDefault"/>
    <w:rsid w:val="003A1EB5"/>
  </w:style>
  <w:style w:type="character" w:customStyle="1" w:styleId="notranslate">
    <w:name w:val="notranslate"/>
    <w:basedOn w:val="FontParagrafDefault"/>
    <w:rsid w:val="003A1EB5"/>
  </w:style>
  <w:style w:type="character" w:customStyle="1" w:styleId="sim9wj811t1">
    <w:name w:val="sim9wj811t1"/>
    <w:basedOn w:val="FontParagrafDefault"/>
    <w:rsid w:val="003A1EB5"/>
  </w:style>
  <w:style w:type="character" w:customStyle="1" w:styleId="hps">
    <w:name w:val="hps"/>
    <w:basedOn w:val="FontParagrafDefault"/>
    <w:rsid w:val="003A1EB5"/>
  </w:style>
  <w:style w:type="paragraph" w:styleId="HTMLSudahDiformat">
    <w:name w:val="HTML Preformatted"/>
    <w:basedOn w:val="Normal"/>
    <w:link w:val="HTMLSudahDiformatK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SudahDiformatKAR">
    <w:name w:val="HTML Sudah Diformat KAR"/>
    <w:basedOn w:val="FontParagrafDefault"/>
    <w:link w:val="HTMLSudahDiformat"/>
    <w:uiPriority w:val="99"/>
    <w:rsid w:val="003A1EB5"/>
    <w:rPr>
      <w:rFonts w:ascii="Courier New" w:eastAsia="Times New Roman" w:hAnsi="Courier New" w:cs="Times New Roman"/>
      <w:sz w:val="20"/>
      <w:szCs w:val="20"/>
    </w:rPr>
  </w:style>
  <w:style w:type="character" w:customStyle="1" w:styleId="apple-converted-space">
    <w:name w:val="apple-converted-space"/>
    <w:rsid w:val="003A1EB5"/>
  </w:style>
  <w:style w:type="paragraph" w:styleId="TidakAdaSpasi">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FontParagrafDefault"/>
    <w:rsid w:val="003A1EB5"/>
  </w:style>
  <w:style w:type="character" w:styleId="ReferensiKomentar">
    <w:name w:val="annotation reference"/>
    <w:uiPriority w:val="99"/>
    <w:semiHidden/>
    <w:unhideWhenUsed/>
    <w:rsid w:val="003A1EB5"/>
    <w:rPr>
      <w:sz w:val="16"/>
      <w:szCs w:val="16"/>
    </w:rPr>
  </w:style>
  <w:style w:type="paragraph" w:styleId="TeksKomentar">
    <w:name w:val="annotation text"/>
    <w:basedOn w:val="Normal"/>
    <w:link w:val="TeksKomentarKAR"/>
    <w:uiPriority w:val="99"/>
    <w:semiHidden/>
    <w:unhideWhenUsed/>
    <w:rsid w:val="003A1EB5"/>
    <w:rPr>
      <w:sz w:val="20"/>
      <w:szCs w:val="20"/>
    </w:rPr>
  </w:style>
  <w:style w:type="character" w:customStyle="1" w:styleId="TeksKomentarKAR">
    <w:name w:val="Teks Komentar KAR"/>
    <w:basedOn w:val="FontParagrafDefault"/>
    <w:link w:val="TeksKomentar"/>
    <w:uiPriority w:val="99"/>
    <w:semiHidden/>
    <w:rsid w:val="003A1EB5"/>
    <w:rPr>
      <w:rFonts w:ascii="Calibri" w:eastAsia="Times New Roman" w:hAnsi="Calibri" w:cs="Times New Roman"/>
      <w:sz w:val="20"/>
      <w:szCs w:val="20"/>
    </w:rPr>
  </w:style>
  <w:style w:type="paragraph" w:styleId="SubjekKomentar">
    <w:name w:val="annotation subject"/>
    <w:basedOn w:val="TeksKomentar"/>
    <w:next w:val="TeksKomentar"/>
    <w:link w:val="SubjekKomentarKAR"/>
    <w:uiPriority w:val="99"/>
    <w:semiHidden/>
    <w:unhideWhenUsed/>
    <w:rsid w:val="003A1EB5"/>
    <w:rPr>
      <w:b/>
      <w:bCs/>
    </w:rPr>
  </w:style>
  <w:style w:type="character" w:customStyle="1" w:styleId="SubjekKomentarKAR">
    <w:name w:val="Subjek Komentar KAR"/>
    <w:basedOn w:val="TeksKomentarKAR"/>
    <w:link w:val="SubjekKomentar"/>
    <w:uiPriority w:val="99"/>
    <w:semiHidden/>
    <w:rsid w:val="003A1EB5"/>
    <w:rPr>
      <w:rFonts w:ascii="Calibri" w:eastAsia="Times New Roman" w:hAnsi="Calibri" w:cs="Times New Roman"/>
      <w:b/>
      <w:bCs/>
      <w:sz w:val="20"/>
      <w:szCs w:val="20"/>
    </w:rPr>
  </w:style>
  <w:style w:type="paragraph" w:styleId="IndenTeksIsi3">
    <w:name w:val="Body Text Indent 3"/>
    <w:basedOn w:val="Normal"/>
    <w:link w:val="IndenTeksIsi3KAR"/>
    <w:uiPriority w:val="99"/>
    <w:unhideWhenUsed/>
    <w:rsid w:val="003A1EB5"/>
    <w:pPr>
      <w:spacing w:after="120"/>
      <w:ind w:left="360"/>
    </w:pPr>
    <w:rPr>
      <w:sz w:val="16"/>
      <w:szCs w:val="16"/>
    </w:rPr>
  </w:style>
  <w:style w:type="character" w:customStyle="1" w:styleId="IndenTeksIsi3KAR">
    <w:name w:val="Inden Teks Isi 3 KAR"/>
    <w:basedOn w:val="FontParagrafDefault"/>
    <w:link w:val="IndenTeksIsi3"/>
    <w:uiPriority w:val="99"/>
    <w:rsid w:val="003A1EB5"/>
    <w:rPr>
      <w:rFonts w:ascii="Calibri" w:eastAsia="Times New Roman" w:hAnsi="Calibri" w:cs="Times New Roman"/>
      <w:sz w:val="16"/>
      <w:szCs w:val="16"/>
    </w:rPr>
  </w:style>
  <w:style w:type="character" w:customStyle="1" w:styleId="catch">
    <w:name w:val="catch"/>
    <w:basedOn w:val="FontParagrafDefault"/>
    <w:rsid w:val="00D60C86"/>
  </w:style>
  <w:style w:type="character" w:customStyle="1" w:styleId="hit">
    <w:name w:val="hit"/>
    <w:basedOn w:val="FontParagrafDefault"/>
    <w:rsid w:val="00D60C86"/>
  </w:style>
  <w:style w:type="character" w:styleId="SebutanYangBelumTerselesaikan">
    <w:name w:val="Unresolved Mention"/>
    <w:basedOn w:val="FontParagrafDefault"/>
    <w:uiPriority w:val="99"/>
    <w:semiHidden/>
    <w:unhideWhenUsed/>
    <w:rsid w:val="00FC72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CAF2F-8C46-4DB9-964A-446431983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Pages>
  <Words>32833</Words>
  <Characters>187153</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KI</dc:creator>
  <cp:lastModifiedBy>Putri Pratama</cp:lastModifiedBy>
  <cp:revision>29</cp:revision>
  <cp:lastPrinted>2016-08-31T01:21:00Z</cp:lastPrinted>
  <dcterms:created xsi:type="dcterms:W3CDTF">2021-02-03T07:41:00Z</dcterms:created>
  <dcterms:modified xsi:type="dcterms:W3CDTF">2024-06-2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4th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7add7e7-7599-3d20-9bf8-48aeae93bae9</vt:lpwstr>
  </property>
</Properties>
</file>